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27EEE6" w14:textId="77777777" w:rsidR="00654E8F" w:rsidRPr="001549D3" w:rsidRDefault="00654E8F" w:rsidP="0001436A">
      <w:pPr>
        <w:pStyle w:val="SupplementaryMaterial"/>
        <w:rPr>
          <w:b w:val="0"/>
        </w:rPr>
      </w:pPr>
      <w:r w:rsidRPr="001549D3">
        <w:t>Supplementary Material</w:t>
      </w:r>
    </w:p>
    <w:p w14:paraId="7B65BC41" w14:textId="0EE52094" w:rsidR="00DE23E8" w:rsidRDefault="00A7417C" w:rsidP="00654E8F">
      <w:pPr>
        <w:spacing w:before="240"/>
      </w:pPr>
      <w:r>
        <w:rPr>
          <w:rFonts w:cs="Times New Roman"/>
          <w:b/>
          <w:noProof/>
          <w:szCs w:val="24"/>
        </w:rPr>
        <w:drawing>
          <wp:inline distT="0" distB="0" distL="0" distR="0" wp14:anchorId="3F1C77F5" wp14:editId="3EB15FF4">
            <wp:extent cx="6355715" cy="54051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6355715" cy="5405120"/>
                    </a:xfrm>
                    <a:prstGeom prst="rect">
                      <a:avLst/>
                    </a:prstGeom>
                  </pic:spPr>
                </pic:pic>
              </a:graphicData>
            </a:graphic>
          </wp:inline>
        </w:drawing>
      </w:r>
    </w:p>
    <w:p w14:paraId="071F78A1" w14:textId="6A1A2560" w:rsidR="00A7417C" w:rsidRDefault="00A7417C" w:rsidP="00654E8F">
      <w:pPr>
        <w:spacing w:before="240"/>
      </w:pPr>
      <w:r w:rsidRPr="002A23FA">
        <w:rPr>
          <w:b/>
        </w:rPr>
        <w:t>Figure S1</w:t>
      </w:r>
      <w:r>
        <w:t xml:space="preserve">. </w:t>
      </w:r>
      <w:bookmarkStart w:id="0" w:name="OLE_LINK1"/>
      <w:r w:rsidRPr="00FD6808">
        <w:t xml:space="preserve">Permutation test plots for the OPLS-DA model comparing the </w:t>
      </w:r>
      <w:r>
        <w:t>organic extracts of chemovars A</w:t>
      </w:r>
      <w:r w:rsidRPr="00FD6808">
        <w:t xml:space="preserve"> and</w:t>
      </w:r>
      <w:r>
        <w:t xml:space="preserve"> B</w:t>
      </w:r>
      <w:r w:rsidRPr="00FD6808">
        <w:t xml:space="preserve"> (R</w:t>
      </w:r>
      <w:r w:rsidRPr="00A7417C">
        <w:rPr>
          <w:vertAlign w:val="superscript"/>
        </w:rPr>
        <w:t>2</w:t>
      </w:r>
      <w:r w:rsidRPr="00FD6808">
        <w:t xml:space="preserve">Y = </w:t>
      </w:r>
      <w:r w:rsidR="00A10093">
        <w:t>0.99</w:t>
      </w:r>
      <w:r w:rsidRPr="00FD6808">
        <w:t xml:space="preserve"> and Q</w:t>
      </w:r>
      <w:r w:rsidRPr="00A7417C">
        <w:rPr>
          <w:vertAlign w:val="superscript"/>
        </w:rPr>
        <w:t>2</w:t>
      </w:r>
      <w:r w:rsidRPr="00FD6808">
        <w:t xml:space="preserve">Y = </w:t>
      </w:r>
      <w:r w:rsidR="00A10093">
        <w:t>0.99</w:t>
      </w:r>
      <w:r w:rsidRPr="00FD6808">
        <w:t>).</w:t>
      </w:r>
      <w:bookmarkEnd w:id="0"/>
    </w:p>
    <w:p w14:paraId="050E47FB" w14:textId="600AE4BE" w:rsidR="00A7417C" w:rsidRDefault="00A7417C">
      <w:pPr>
        <w:spacing w:before="0" w:after="200" w:line="276" w:lineRule="auto"/>
      </w:pPr>
    </w:p>
    <w:p w14:paraId="604DA534" w14:textId="77777777" w:rsidR="00A7417C" w:rsidRDefault="00A7417C" w:rsidP="00A7417C">
      <w:pPr>
        <w:keepNext/>
        <w:spacing w:before="240"/>
      </w:pPr>
      <w:r>
        <w:rPr>
          <w:noProof/>
        </w:rPr>
        <w:lastRenderedPageBreak/>
        <w:drawing>
          <wp:inline distT="0" distB="0" distL="0" distR="0" wp14:anchorId="10C18AD4" wp14:editId="6BF798FE">
            <wp:extent cx="6208395" cy="3435350"/>
            <wp:effectExtent l="0" t="0" r="190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6208395" cy="3435350"/>
                    </a:xfrm>
                    <a:prstGeom prst="rect">
                      <a:avLst/>
                    </a:prstGeom>
                  </pic:spPr>
                </pic:pic>
              </a:graphicData>
            </a:graphic>
          </wp:inline>
        </w:drawing>
      </w:r>
    </w:p>
    <w:p w14:paraId="1DC7B042" w14:textId="42A2B447" w:rsidR="00A7417C" w:rsidRDefault="00A7417C" w:rsidP="00A7417C">
      <w:pPr>
        <w:pStyle w:val="Caption"/>
        <w:rPr>
          <w:b w:val="0"/>
          <w:bCs w:val="0"/>
        </w:rPr>
      </w:pPr>
      <w:r>
        <w:t>Figure S2</w:t>
      </w:r>
      <w:r w:rsidRPr="002A23FA">
        <w:rPr>
          <w:b w:val="0"/>
        </w:rPr>
        <w:t xml:space="preserve">. </w:t>
      </w:r>
      <w:r w:rsidRPr="00FD6808">
        <w:rPr>
          <w:b w:val="0"/>
          <w:bCs w:val="0"/>
        </w:rPr>
        <w:t xml:space="preserve">ROC analysis curves derived from the OPLS-DA model comparing the </w:t>
      </w:r>
      <w:r>
        <w:rPr>
          <w:b w:val="0"/>
          <w:bCs w:val="0"/>
        </w:rPr>
        <w:t>organic extracts of</w:t>
      </w:r>
      <w:r w:rsidRPr="00FD6808">
        <w:rPr>
          <w:b w:val="0"/>
          <w:bCs w:val="0"/>
        </w:rPr>
        <w:t xml:space="preserve"> </w:t>
      </w:r>
      <w:r>
        <w:rPr>
          <w:b w:val="0"/>
          <w:bCs w:val="0"/>
        </w:rPr>
        <w:t>chemovars</w:t>
      </w:r>
      <w:r w:rsidRPr="00FD6808">
        <w:rPr>
          <w:b w:val="0"/>
          <w:bCs w:val="0"/>
        </w:rPr>
        <w:t xml:space="preserve"> </w:t>
      </w:r>
      <w:r>
        <w:rPr>
          <w:b w:val="0"/>
          <w:bCs w:val="0"/>
        </w:rPr>
        <w:t xml:space="preserve">A and B </w:t>
      </w:r>
      <w:r w:rsidRPr="00FD6808">
        <w:rPr>
          <w:b w:val="0"/>
          <w:bCs w:val="0"/>
        </w:rPr>
        <w:t>(AUC = 1.00).</w:t>
      </w:r>
    </w:p>
    <w:p w14:paraId="3613487C" w14:textId="68878FD2" w:rsidR="003E4E6C" w:rsidRDefault="003E4E6C">
      <w:pPr>
        <w:spacing w:before="0" w:after="200" w:line="276" w:lineRule="auto"/>
      </w:pPr>
      <w:r>
        <w:br w:type="page"/>
      </w:r>
    </w:p>
    <w:p w14:paraId="33A547C0" w14:textId="1FC7D31A" w:rsidR="00A7417C" w:rsidRDefault="003E4E6C">
      <w:pPr>
        <w:spacing w:before="0" w:after="200" w:line="276" w:lineRule="auto"/>
      </w:pPr>
      <w:r>
        <w:rPr>
          <w:b/>
          <w:noProof/>
        </w:rPr>
        <w:lastRenderedPageBreak/>
        <w:drawing>
          <wp:inline distT="0" distB="0" distL="0" distR="0" wp14:anchorId="2C2B4756" wp14:editId="6AC8A91D">
            <wp:extent cx="6208395" cy="438721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SQC-chemovarB-Infected.pdf"/>
                    <pic:cNvPicPr/>
                  </pic:nvPicPr>
                  <pic:blipFill>
                    <a:blip r:embed="rId10">
                      <a:extLst>
                        <a:ext uri="{28A0092B-C50C-407E-A947-70E740481C1C}">
                          <a14:useLocalDpi xmlns:a14="http://schemas.microsoft.com/office/drawing/2010/main" val="0"/>
                        </a:ext>
                      </a:extLst>
                    </a:blip>
                    <a:stretch>
                      <a:fillRect/>
                    </a:stretch>
                  </pic:blipFill>
                  <pic:spPr>
                    <a:xfrm>
                      <a:off x="0" y="0"/>
                      <a:ext cx="6208395" cy="4387215"/>
                    </a:xfrm>
                    <a:prstGeom prst="rect">
                      <a:avLst/>
                    </a:prstGeom>
                  </pic:spPr>
                </pic:pic>
              </a:graphicData>
            </a:graphic>
          </wp:inline>
        </w:drawing>
      </w:r>
      <w:r w:rsidRPr="003E4E6C">
        <w:rPr>
          <w:b/>
        </w:rPr>
        <w:t>Figure S3</w:t>
      </w:r>
      <w:r>
        <w:t>. HSQC spectr</w:t>
      </w:r>
      <w:r w:rsidR="00F6407B">
        <w:t>um</w:t>
      </w:r>
      <w:r>
        <w:t xml:space="preserve"> of a</w:t>
      </w:r>
      <w:r w:rsidR="00003242">
        <w:t xml:space="preserve"> representative</w:t>
      </w:r>
      <w:r>
        <w:t xml:space="preserve"> aqueous extract from chemovar B </w:t>
      </w:r>
      <w:r w:rsidR="00085644">
        <w:t>inflorescences</w:t>
      </w:r>
      <w:r>
        <w:t xml:space="preserve">. The </w:t>
      </w:r>
      <w:r w:rsidRPr="00253E22">
        <w:rPr>
          <w:vertAlign w:val="superscript"/>
        </w:rPr>
        <w:t>1</w:t>
      </w:r>
      <w:r>
        <w:t>H-</w:t>
      </w:r>
      <w:r w:rsidRPr="00253E22">
        <w:rPr>
          <w:vertAlign w:val="superscript"/>
        </w:rPr>
        <w:t>13</w:t>
      </w:r>
      <w:r>
        <w:t xml:space="preserve">C correlation corresponding to the </w:t>
      </w:r>
      <w:r w:rsidR="00F6407B" w:rsidRPr="00F6407B">
        <w:rPr>
          <w:i/>
        </w:rPr>
        <w:t>N</w:t>
      </w:r>
      <w:r w:rsidR="00F6407B">
        <w:t>-</w:t>
      </w:r>
      <w:r>
        <w:t>methyl groups in betaine is annotated.</w:t>
      </w:r>
    </w:p>
    <w:p w14:paraId="407F0DB7" w14:textId="77777777" w:rsidR="00A7417C" w:rsidRDefault="00A7417C">
      <w:pPr>
        <w:spacing w:before="0" w:after="200" w:line="276" w:lineRule="auto"/>
        <w:rPr>
          <w:b/>
        </w:rPr>
      </w:pPr>
      <w:r>
        <w:rPr>
          <w:b/>
        </w:rPr>
        <w:br w:type="page"/>
      </w:r>
    </w:p>
    <w:p w14:paraId="16E319AE" w14:textId="38326C59" w:rsidR="00A7417C" w:rsidRPr="00A7417C" w:rsidRDefault="00AC702B" w:rsidP="00AC702B">
      <w:pPr>
        <w:spacing w:before="0" w:after="200" w:line="276" w:lineRule="auto"/>
        <w:jc w:val="center"/>
      </w:pPr>
      <w:r>
        <w:rPr>
          <w:noProof/>
        </w:rPr>
        <w:lastRenderedPageBreak/>
        <w:drawing>
          <wp:inline distT="0" distB="0" distL="0" distR="0" wp14:anchorId="01736595" wp14:editId="3F343272">
            <wp:extent cx="4320000" cy="4571856"/>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S4.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20000" cy="4571856"/>
                    </a:xfrm>
                    <a:prstGeom prst="rect">
                      <a:avLst/>
                    </a:prstGeom>
                  </pic:spPr>
                </pic:pic>
              </a:graphicData>
            </a:graphic>
          </wp:inline>
        </w:drawing>
      </w:r>
    </w:p>
    <w:p w14:paraId="2EE05927" w14:textId="0B88B419" w:rsidR="003E4E6C" w:rsidRDefault="00A7417C">
      <w:pPr>
        <w:spacing w:before="0" w:after="200" w:line="276" w:lineRule="auto"/>
      </w:pPr>
      <w:r w:rsidRPr="00A7417C">
        <w:rPr>
          <w:b/>
        </w:rPr>
        <w:t xml:space="preserve">Figure </w:t>
      </w:r>
      <w:r w:rsidR="00D0073F">
        <w:rPr>
          <w:b/>
        </w:rPr>
        <w:t>S</w:t>
      </w:r>
      <w:r w:rsidR="003E4E6C">
        <w:rPr>
          <w:b/>
        </w:rPr>
        <w:t>4</w:t>
      </w:r>
      <w:r>
        <w:t xml:space="preserve">. </w:t>
      </w:r>
      <w:r w:rsidR="000A37B7" w:rsidRPr="000A37B7">
        <w:rPr>
          <w:vertAlign w:val="superscript"/>
        </w:rPr>
        <w:t>1</w:t>
      </w:r>
      <w:r w:rsidR="000A37B7">
        <w:t>H NMR spectr</w:t>
      </w:r>
      <w:r w:rsidR="000E3C8A">
        <w:t>um</w:t>
      </w:r>
      <w:r w:rsidR="000A37B7">
        <w:t xml:space="preserve"> of a</w:t>
      </w:r>
      <w:r w:rsidR="00003242">
        <w:t xml:space="preserve"> representative</w:t>
      </w:r>
      <w:r w:rsidR="000A37B7">
        <w:t xml:space="preserve"> aqueous extract from chemovar B </w:t>
      </w:r>
      <w:r w:rsidR="00085644">
        <w:t xml:space="preserve">inflorescences </w:t>
      </w:r>
      <w:r w:rsidR="000A37B7">
        <w:t>indicating the resonance</w:t>
      </w:r>
      <w:r w:rsidR="001177DA">
        <w:t>s</w:t>
      </w:r>
      <w:r w:rsidR="000A37B7">
        <w:t xml:space="preserve"> </w:t>
      </w:r>
      <w:r w:rsidR="00BB46B5">
        <w:t>tentatively assigned</w:t>
      </w:r>
      <w:r w:rsidR="000A37B7">
        <w:t xml:space="preserve"> to the </w:t>
      </w:r>
      <w:r w:rsidR="000A37B7" w:rsidRPr="000A37B7">
        <w:rPr>
          <w:i/>
        </w:rPr>
        <w:t>N</w:t>
      </w:r>
      <w:r w:rsidR="000A37B7">
        <w:t>-methyl proton</w:t>
      </w:r>
      <w:r w:rsidR="00042604">
        <w:t>s</w:t>
      </w:r>
      <w:r w:rsidR="000A37B7">
        <w:t xml:space="preserve"> </w:t>
      </w:r>
      <w:r w:rsidR="001177DA">
        <w:t xml:space="preserve">of </w:t>
      </w:r>
      <w:r w:rsidR="001F5001">
        <w:t>choline</w:t>
      </w:r>
      <w:r w:rsidR="001177DA">
        <w:t xml:space="preserve"> and </w:t>
      </w:r>
      <w:r w:rsidR="001F5001">
        <w:t>betaine</w:t>
      </w:r>
      <w:r w:rsidR="001177DA">
        <w:t xml:space="preserve"> </w:t>
      </w:r>
      <w:r w:rsidR="00BD4B8A">
        <w:t>at 3.</w:t>
      </w:r>
      <w:r w:rsidR="001F5001">
        <w:t>18</w:t>
      </w:r>
      <w:r w:rsidR="00BD4B8A">
        <w:t xml:space="preserve"> </w:t>
      </w:r>
      <w:r w:rsidR="001177DA">
        <w:t>and 3.</w:t>
      </w:r>
      <w:r w:rsidR="001F5001">
        <w:t>23</w:t>
      </w:r>
      <w:r w:rsidR="001177DA">
        <w:t xml:space="preserve"> </w:t>
      </w:r>
      <w:r w:rsidR="00BD4B8A">
        <w:t>ppm</w:t>
      </w:r>
      <w:r w:rsidR="001177DA">
        <w:t>, respectively</w:t>
      </w:r>
      <w:r w:rsidR="00BD4B8A">
        <w:t xml:space="preserve"> </w:t>
      </w:r>
      <w:r w:rsidR="000A37B7">
        <w:t xml:space="preserve">(a), and </w:t>
      </w:r>
      <w:r w:rsidR="00D0073F">
        <w:t xml:space="preserve">of </w:t>
      </w:r>
      <w:r w:rsidR="00BB46B5">
        <w:t xml:space="preserve">the same sample after </w:t>
      </w:r>
      <w:r w:rsidR="00D0073F">
        <w:t xml:space="preserve">the </w:t>
      </w:r>
      <w:r w:rsidR="001F5001">
        <w:t xml:space="preserve">successive </w:t>
      </w:r>
      <w:r w:rsidR="00BB46B5">
        <w:t xml:space="preserve">addition of </w:t>
      </w:r>
      <w:r w:rsidR="00042604">
        <w:t>1</w:t>
      </w:r>
      <w:r w:rsidR="00BB46B5">
        <w:t xml:space="preserve">0 </w:t>
      </w:r>
      <w:r w:rsidR="00BB46B5" w:rsidRPr="00BB46B5">
        <w:rPr>
          <w:rFonts w:ascii="Symbol" w:hAnsi="Symbol"/>
        </w:rPr>
        <w:t></w:t>
      </w:r>
      <w:r w:rsidR="00BB46B5">
        <w:t xml:space="preserve">L </w:t>
      </w:r>
      <w:r w:rsidR="001F5001">
        <w:t xml:space="preserve">aliquots </w:t>
      </w:r>
      <w:r w:rsidR="00BB46B5">
        <w:t xml:space="preserve">of 50 mM </w:t>
      </w:r>
      <w:r w:rsidR="001F5001">
        <w:t xml:space="preserve">choline (b) and </w:t>
      </w:r>
      <w:r w:rsidR="00BB46B5">
        <w:t xml:space="preserve">betaine </w:t>
      </w:r>
      <w:r w:rsidR="001F5001">
        <w:t xml:space="preserve">(c) </w:t>
      </w:r>
      <w:r w:rsidR="00042604">
        <w:t xml:space="preserve">standard </w:t>
      </w:r>
      <w:r w:rsidR="00BB46B5">
        <w:t>solution</w:t>
      </w:r>
      <w:r w:rsidR="001F5001">
        <w:t>s</w:t>
      </w:r>
      <w:r w:rsidR="00556846">
        <w:t>.</w:t>
      </w:r>
      <w:r w:rsidR="00556846">
        <w:br w:type="page"/>
      </w:r>
    </w:p>
    <w:p w14:paraId="1F116926" w14:textId="4A008B24" w:rsidR="000F20BB" w:rsidRDefault="001A1C67" w:rsidP="000F20BB">
      <w:pPr>
        <w:spacing w:before="0" w:after="200" w:line="276" w:lineRule="auto"/>
        <w:jc w:val="center"/>
        <w:rPr>
          <w:b/>
        </w:rPr>
      </w:pPr>
      <w:r>
        <w:rPr>
          <w:b/>
          <w:noProof/>
        </w:rPr>
        <w:lastRenderedPageBreak/>
        <w:drawing>
          <wp:inline distT="0" distB="0" distL="0" distR="0" wp14:anchorId="11E6B2C2" wp14:editId="6186E73D">
            <wp:extent cx="4323397" cy="6132791"/>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S5.tiff"/>
                    <pic:cNvPicPr/>
                  </pic:nvPicPr>
                  <pic:blipFill rotWithShape="1">
                    <a:blip r:embed="rId12" cstate="print">
                      <a:extLst>
                        <a:ext uri="{28A0092B-C50C-407E-A947-70E740481C1C}">
                          <a14:useLocalDpi xmlns:a14="http://schemas.microsoft.com/office/drawing/2010/main" val="0"/>
                        </a:ext>
                      </a:extLst>
                    </a:blip>
                    <a:srcRect r="1197"/>
                    <a:stretch/>
                  </pic:blipFill>
                  <pic:spPr bwMode="auto">
                    <a:xfrm>
                      <a:off x="0" y="0"/>
                      <a:ext cx="4328036" cy="6139371"/>
                    </a:xfrm>
                    <a:prstGeom prst="rect">
                      <a:avLst/>
                    </a:prstGeom>
                    <a:ln>
                      <a:noFill/>
                    </a:ln>
                    <a:extLst>
                      <a:ext uri="{53640926-AAD7-44D8-BBD7-CCE9431645EC}">
                        <a14:shadowObscured xmlns:a14="http://schemas.microsoft.com/office/drawing/2010/main"/>
                      </a:ext>
                    </a:extLst>
                  </pic:spPr>
                </pic:pic>
              </a:graphicData>
            </a:graphic>
          </wp:inline>
        </w:drawing>
      </w:r>
    </w:p>
    <w:p w14:paraId="3BC5853B" w14:textId="665814ED" w:rsidR="003E4E6C" w:rsidRDefault="003E4E6C">
      <w:pPr>
        <w:spacing w:before="0" w:after="200" w:line="276" w:lineRule="auto"/>
      </w:pPr>
      <w:r w:rsidRPr="000A37B7">
        <w:rPr>
          <w:b/>
        </w:rPr>
        <w:t>Figure S5</w:t>
      </w:r>
      <w:r>
        <w:t xml:space="preserve">. </w:t>
      </w:r>
      <w:r w:rsidR="00880271">
        <w:t xml:space="preserve">b) </w:t>
      </w:r>
      <w:r>
        <w:t>STOCSY</w:t>
      </w:r>
      <w:r w:rsidR="00E413F5">
        <w:t xml:space="preserve"> </w:t>
      </w:r>
      <w:r w:rsidR="00690F71">
        <w:t>spectrum</w:t>
      </w:r>
      <w:r w:rsidR="00042604">
        <w:t xml:space="preserve"> obtained </w:t>
      </w:r>
      <w:r w:rsidR="00252E43">
        <w:t>using</w:t>
      </w:r>
      <w:r w:rsidR="00585942">
        <w:t xml:space="preserve"> the </w:t>
      </w:r>
      <w:r w:rsidR="00563080">
        <w:t xml:space="preserve">depurated aqueous extract </w:t>
      </w:r>
      <w:r w:rsidR="00563080" w:rsidRPr="00563080">
        <w:rPr>
          <w:vertAlign w:val="superscript"/>
        </w:rPr>
        <w:t>1</w:t>
      </w:r>
      <w:r w:rsidR="00563080">
        <w:t xml:space="preserve">H NMR </w:t>
      </w:r>
      <w:r w:rsidR="00585942">
        <w:t xml:space="preserve">data matrix employed in the multivariate analyses and the signal at </w:t>
      </w:r>
      <w:r w:rsidR="00F12F9D">
        <w:t>3.44</w:t>
      </w:r>
      <w:r w:rsidR="00585942">
        <w:t xml:space="preserve"> ppm as</w:t>
      </w:r>
      <w:r w:rsidR="00515C69">
        <w:t xml:space="preserve"> </w:t>
      </w:r>
      <w:r w:rsidR="00563080">
        <w:t xml:space="preserve">a </w:t>
      </w:r>
      <w:r w:rsidR="00585942">
        <w:t>driver peak</w:t>
      </w:r>
      <w:r w:rsidR="00252E43">
        <w:t xml:space="preserve">. </w:t>
      </w:r>
      <w:r w:rsidR="00666437">
        <w:t xml:space="preserve">The STOSCY algorithm identifies peaks that have high covariance with </w:t>
      </w:r>
      <w:r w:rsidR="00880271">
        <w:t>a</w:t>
      </w:r>
      <w:r w:rsidR="00666437">
        <w:t xml:space="preserve"> </w:t>
      </w:r>
      <w:r w:rsidR="00880271">
        <w:t xml:space="preserve">selected </w:t>
      </w:r>
      <w:r w:rsidR="00666437">
        <w:t>driver peak, and can help identify structural or biological correlations (</w:t>
      </w:r>
      <w:proofErr w:type="spellStart"/>
      <w:r w:rsidR="00666437">
        <w:t>Cloarec</w:t>
      </w:r>
      <w:proofErr w:type="spellEnd"/>
      <w:r w:rsidR="00666437">
        <w:t xml:space="preserve"> et al., 2005).</w:t>
      </w:r>
      <w:r w:rsidR="00880271">
        <w:t xml:space="preserve"> </w:t>
      </w:r>
      <w:r w:rsidR="00666437">
        <w:t xml:space="preserve">The results are portrayed as a </w:t>
      </w:r>
      <w:r w:rsidR="00666437" w:rsidRPr="00666437">
        <w:rPr>
          <w:vertAlign w:val="superscript"/>
        </w:rPr>
        <w:t>1</w:t>
      </w:r>
      <w:r w:rsidR="00666437">
        <w:t xml:space="preserve">H </w:t>
      </w:r>
      <w:r w:rsidR="00515C69">
        <w:t xml:space="preserve">trace </w:t>
      </w:r>
      <w:r w:rsidR="00666437">
        <w:t xml:space="preserve">that </w:t>
      </w:r>
      <w:r w:rsidR="00515C69">
        <w:t>is colored using a continuous coloring scheme</w:t>
      </w:r>
      <w:r w:rsidR="00666437">
        <w:t>, and</w:t>
      </w:r>
      <w:r w:rsidR="00515C69">
        <w:t xml:space="preserve"> in which signals </w:t>
      </w:r>
      <w:r w:rsidR="001A2628">
        <w:t>that hold</w:t>
      </w:r>
      <w:r w:rsidR="00515C69">
        <w:t xml:space="preserve"> high covariance with the driver peak appear red</w:t>
      </w:r>
      <w:r w:rsidR="00042604">
        <w:t>.</w:t>
      </w:r>
      <w:r>
        <w:t xml:space="preserve"> </w:t>
      </w:r>
      <w:r w:rsidR="001A2628">
        <w:t>Since</w:t>
      </w:r>
      <w:r w:rsidR="00880271">
        <w:t xml:space="preserve"> all </w:t>
      </w:r>
      <w:r w:rsidR="00880271" w:rsidRPr="00880271">
        <w:rPr>
          <w:vertAlign w:val="superscript"/>
        </w:rPr>
        <w:t>1</w:t>
      </w:r>
      <w:r w:rsidR="00880271">
        <w:t xml:space="preserve">H signals </w:t>
      </w:r>
      <w:r w:rsidR="00880271">
        <w:t>in</w:t>
      </w:r>
      <w:r w:rsidR="00880271">
        <w:t xml:space="preserve"> a given molecule vary </w:t>
      </w:r>
      <w:r w:rsidR="00880271">
        <w:t xml:space="preserve">their intensity </w:t>
      </w:r>
      <w:r w:rsidR="00880271">
        <w:t xml:space="preserve">proportionally throughout the </w:t>
      </w:r>
      <w:r w:rsidR="00880271" w:rsidRPr="00880271">
        <w:rPr>
          <w:color w:val="000000" w:themeColor="text1"/>
        </w:rPr>
        <w:t>data matrix</w:t>
      </w:r>
      <w:r w:rsidR="00880271" w:rsidRPr="00880271">
        <w:rPr>
          <w:color w:val="000000" w:themeColor="text1"/>
        </w:rPr>
        <w:t>, they a</w:t>
      </w:r>
      <w:r w:rsidR="00880271" w:rsidRPr="00880271">
        <w:rPr>
          <w:color w:val="000000" w:themeColor="text1"/>
        </w:rPr>
        <w:t xml:space="preserve">ll yield strong STOCSY correlations with </w:t>
      </w:r>
      <w:r w:rsidR="00880271" w:rsidRPr="00880271">
        <w:rPr>
          <w:color w:val="000000" w:themeColor="text1"/>
        </w:rPr>
        <w:t>the</w:t>
      </w:r>
      <w:r w:rsidR="00880271" w:rsidRPr="00880271">
        <w:rPr>
          <w:color w:val="000000" w:themeColor="text1"/>
        </w:rPr>
        <w:t xml:space="preserve"> driver peak within the same molecule.</w:t>
      </w:r>
      <w:r w:rsidR="00880271" w:rsidRPr="00880271">
        <w:rPr>
          <w:color w:val="000000" w:themeColor="text1"/>
        </w:rPr>
        <w:t xml:space="preserve"> </w:t>
      </w:r>
      <w:r w:rsidR="00880271">
        <w:t xml:space="preserve">c) </w:t>
      </w:r>
      <w:r>
        <w:t>1D-TOCSY</w:t>
      </w:r>
      <w:r w:rsidR="00042604">
        <w:t xml:space="preserve"> </w:t>
      </w:r>
      <w:r w:rsidR="00252E43">
        <w:t xml:space="preserve">spectrum </w:t>
      </w:r>
      <w:r w:rsidR="00585942">
        <w:t>obtained on a</w:t>
      </w:r>
      <w:r w:rsidR="00003242">
        <w:t xml:space="preserve"> representative</w:t>
      </w:r>
      <w:r w:rsidR="00585942">
        <w:t xml:space="preserve"> aqueous extract from chemovar A </w:t>
      </w:r>
      <w:r w:rsidR="00085644">
        <w:t xml:space="preserve">inflorescences </w:t>
      </w:r>
      <w:r w:rsidR="00585942">
        <w:t xml:space="preserve">with </w:t>
      </w:r>
      <w:r w:rsidR="00042604">
        <w:t xml:space="preserve">selective </w:t>
      </w:r>
      <w:r w:rsidR="00252E43">
        <w:t xml:space="preserve">excitation of the </w:t>
      </w:r>
      <w:r w:rsidR="00653390">
        <w:t>H</w:t>
      </w:r>
      <w:r w:rsidR="00887755">
        <w:t>2</w:t>
      </w:r>
      <w:r w:rsidR="00653390">
        <w:t xml:space="preserve"> </w:t>
      </w:r>
      <w:r w:rsidR="00252E43">
        <w:t>resonance at</w:t>
      </w:r>
      <w:r w:rsidR="00042604">
        <w:t xml:space="preserve"> </w:t>
      </w:r>
      <w:r w:rsidR="000D4B94">
        <w:t>4.25</w:t>
      </w:r>
      <w:r w:rsidR="00042604">
        <w:t xml:space="preserve"> ppm.</w:t>
      </w:r>
      <w:r>
        <w:t xml:space="preserve"> </w:t>
      </w:r>
      <w:r w:rsidR="00515C69">
        <w:t>Only the signal at 3.44</w:t>
      </w:r>
      <w:r w:rsidR="00653390">
        <w:t xml:space="preserve"> ppm</w:t>
      </w:r>
      <w:r w:rsidR="00515C69">
        <w:t>, which corresponds to the C1</w:t>
      </w:r>
      <w:r w:rsidR="00653390">
        <w:t>-OMe</w:t>
      </w:r>
      <w:r w:rsidR="00515C69">
        <w:t xml:space="preserve"> </w:t>
      </w:r>
      <w:r w:rsidR="00653390">
        <w:t xml:space="preserve">proton </w:t>
      </w:r>
      <w:r w:rsidR="00515C69">
        <w:t xml:space="preserve">signal and is not part of the </w:t>
      </w:r>
      <w:r w:rsidR="00AF38EB">
        <w:t xml:space="preserve">cyclitol </w:t>
      </w:r>
      <w:r w:rsidR="00515C69">
        <w:t xml:space="preserve">ring spin system, is absent </w:t>
      </w:r>
      <w:r w:rsidR="00653390">
        <w:t>in the correlation spectrum.</w:t>
      </w:r>
      <w:r w:rsidR="00515C69">
        <w:t xml:space="preserve"> </w:t>
      </w:r>
      <w:r w:rsidR="00880271">
        <w:t xml:space="preserve">d) </w:t>
      </w:r>
      <w:r>
        <w:t>1D</w:t>
      </w:r>
      <w:r w:rsidR="00042604">
        <w:noBreakHyphen/>
      </w:r>
      <w:r>
        <w:t>NOESY</w:t>
      </w:r>
      <w:r w:rsidR="00042604">
        <w:t xml:space="preserve"> </w:t>
      </w:r>
      <w:r w:rsidR="00252E43">
        <w:t xml:space="preserve">spectrum </w:t>
      </w:r>
      <w:r w:rsidR="00252E43">
        <w:lastRenderedPageBreak/>
        <w:t xml:space="preserve">obtained on the same sample with selective inversion of the </w:t>
      </w:r>
      <w:r w:rsidR="00653390">
        <w:t>H</w:t>
      </w:r>
      <w:r w:rsidR="00887755">
        <w:t>2</w:t>
      </w:r>
      <w:r w:rsidR="00653390">
        <w:t xml:space="preserve"> </w:t>
      </w:r>
      <w:r w:rsidR="00252E43">
        <w:t xml:space="preserve">resonance at </w:t>
      </w:r>
      <w:r w:rsidR="000D4B94">
        <w:t>4.25</w:t>
      </w:r>
      <w:r w:rsidR="00252E43">
        <w:t xml:space="preserve"> ppm</w:t>
      </w:r>
      <w:r w:rsidR="000D4B94">
        <w:t>.</w:t>
      </w:r>
      <w:r w:rsidR="00653390">
        <w:t xml:space="preserve"> Dipolar couplings </w:t>
      </w:r>
      <w:r w:rsidR="00AF38EB">
        <w:t>to</w:t>
      </w:r>
      <w:r w:rsidR="00653390">
        <w:t xml:space="preserve"> the C1</w:t>
      </w:r>
      <w:r w:rsidR="00653390">
        <w:noBreakHyphen/>
        <w:t>OMe, H</w:t>
      </w:r>
      <w:r w:rsidR="00B1718D">
        <w:t>1</w:t>
      </w:r>
      <w:r w:rsidR="00653390">
        <w:t xml:space="preserve">, </w:t>
      </w:r>
      <w:r w:rsidR="00653390" w:rsidRPr="00077892">
        <w:t>and H</w:t>
      </w:r>
      <w:r w:rsidR="00B1718D" w:rsidRPr="00077892">
        <w:t>3</w:t>
      </w:r>
      <w:r w:rsidR="00653390" w:rsidRPr="00077892">
        <w:t xml:space="preserve"> protons </w:t>
      </w:r>
      <w:r w:rsidR="00AF38EB" w:rsidRPr="00077892">
        <w:t>with enhancements of 1.</w:t>
      </w:r>
      <w:r w:rsidR="00077892" w:rsidRPr="00077892">
        <w:t>07</w:t>
      </w:r>
      <w:r w:rsidR="00AF38EB" w:rsidRPr="00077892">
        <w:t xml:space="preserve">, </w:t>
      </w:r>
      <w:r w:rsidR="00077892" w:rsidRPr="00077892">
        <w:t>1.31</w:t>
      </w:r>
      <w:r w:rsidR="00AF38EB" w:rsidRPr="00077892">
        <w:t xml:space="preserve">, and </w:t>
      </w:r>
      <w:r w:rsidR="00077892" w:rsidRPr="00077892">
        <w:t>1</w:t>
      </w:r>
      <w:r w:rsidR="00AF38EB" w:rsidRPr="00077892">
        <w:t>.</w:t>
      </w:r>
      <w:r w:rsidR="00077892" w:rsidRPr="00077892">
        <w:t>12</w:t>
      </w:r>
      <w:r w:rsidR="00AF38EB" w:rsidRPr="00077892">
        <w:t xml:space="preserve">%, respectively, </w:t>
      </w:r>
      <w:r w:rsidR="00653390" w:rsidRPr="00077892">
        <w:t>are observed.</w:t>
      </w:r>
      <w:r w:rsidR="00690F71" w:rsidRPr="00077892">
        <w:t xml:space="preserve"> </w:t>
      </w:r>
      <w:r w:rsidR="00880271">
        <w:t xml:space="preserve">a) Standard 1D </w:t>
      </w:r>
      <w:r w:rsidR="00690F71" w:rsidRPr="000A37B7">
        <w:rPr>
          <w:vertAlign w:val="superscript"/>
        </w:rPr>
        <w:t>1</w:t>
      </w:r>
      <w:r w:rsidR="00690F71">
        <w:t xml:space="preserve">H NMR spectrum </w:t>
      </w:r>
      <w:r w:rsidR="00880271">
        <w:t xml:space="preserve">of the same aqueous sample </w:t>
      </w:r>
      <w:r w:rsidR="00690F71">
        <w:t>presented for comparison.</w:t>
      </w:r>
      <w:r w:rsidR="00D105D9">
        <w:t xml:space="preserve"> </w:t>
      </w:r>
      <w:r w:rsidR="00D105D9" w:rsidRPr="00D105D9">
        <w:rPr>
          <w:vertAlign w:val="superscript"/>
        </w:rPr>
        <w:t>1</w:t>
      </w:r>
      <w:r w:rsidR="00D105D9">
        <w:t xml:space="preserve">H signals </w:t>
      </w:r>
      <w:r w:rsidR="00563080">
        <w:t>corresponding to</w:t>
      </w:r>
      <w:r w:rsidR="00D105D9">
        <w:t xml:space="preserve"> quebrachitol </w:t>
      </w:r>
      <w:r w:rsidR="00563080">
        <w:t xml:space="preserve">and </w:t>
      </w:r>
      <w:r w:rsidR="00D105D9">
        <w:t>are annotated.</w:t>
      </w:r>
    </w:p>
    <w:p w14:paraId="1506EFB4" w14:textId="77777777" w:rsidR="00666437" w:rsidRDefault="00666437">
      <w:pPr>
        <w:spacing w:before="0" w:after="200" w:line="276" w:lineRule="auto"/>
      </w:pPr>
      <w:r>
        <w:br w:type="page"/>
      </w:r>
    </w:p>
    <w:p w14:paraId="283435B4" w14:textId="11E4E3E1" w:rsidR="003E4E6C" w:rsidRDefault="000B0F61">
      <w:pPr>
        <w:spacing w:before="0" w:after="200" w:line="276" w:lineRule="auto"/>
      </w:pPr>
      <w:r>
        <w:rPr>
          <w:noProof/>
        </w:rPr>
        <w:lastRenderedPageBreak/>
        <w:drawing>
          <wp:inline distT="0" distB="0" distL="0" distR="0" wp14:anchorId="3C6CB14F" wp14:editId="767EEB09">
            <wp:extent cx="6208395" cy="4326890"/>
            <wp:effectExtent l="0" t="0" r="1905"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SQC.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08395" cy="4326890"/>
                    </a:xfrm>
                    <a:prstGeom prst="rect">
                      <a:avLst/>
                    </a:prstGeom>
                  </pic:spPr>
                </pic:pic>
              </a:graphicData>
            </a:graphic>
          </wp:inline>
        </w:drawing>
      </w:r>
    </w:p>
    <w:p w14:paraId="67B19749" w14:textId="222738F9" w:rsidR="003E4E6C" w:rsidRDefault="003E4E6C">
      <w:pPr>
        <w:spacing w:before="0" w:after="200" w:line="276" w:lineRule="auto"/>
      </w:pPr>
      <w:r w:rsidRPr="000A37B7">
        <w:rPr>
          <w:b/>
        </w:rPr>
        <w:t>Figure S6</w:t>
      </w:r>
      <w:r>
        <w:t xml:space="preserve">. HSQC </w:t>
      </w:r>
      <w:r w:rsidR="00F6407B">
        <w:t>spectrum of a</w:t>
      </w:r>
      <w:r w:rsidR="00003242">
        <w:t xml:space="preserve"> representative</w:t>
      </w:r>
      <w:r w:rsidR="00F6407B">
        <w:t xml:space="preserve"> aqueous extract from chemovar A </w:t>
      </w:r>
      <w:r w:rsidR="00F33A68">
        <w:t>inflorescences</w:t>
      </w:r>
      <w:r w:rsidR="00F6407B">
        <w:t xml:space="preserve">. </w:t>
      </w:r>
      <w:r w:rsidR="00F6407B" w:rsidRPr="00253E22">
        <w:rPr>
          <w:vertAlign w:val="superscript"/>
        </w:rPr>
        <w:t>1</w:t>
      </w:r>
      <w:r w:rsidR="00F6407B">
        <w:t>H</w:t>
      </w:r>
      <w:r w:rsidR="00E76D2F">
        <w:noBreakHyphen/>
      </w:r>
      <w:r w:rsidR="00F6407B" w:rsidRPr="00253E22">
        <w:rPr>
          <w:vertAlign w:val="superscript"/>
        </w:rPr>
        <w:t>13</w:t>
      </w:r>
      <w:r w:rsidR="00F6407B">
        <w:t xml:space="preserve">C </w:t>
      </w:r>
      <w:r w:rsidR="00CD181A">
        <w:t>one</w:t>
      </w:r>
      <w:r w:rsidR="00653390">
        <w:t xml:space="preserve"> </w:t>
      </w:r>
      <w:r w:rsidR="00CD181A">
        <w:t xml:space="preserve">bond </w:t>
      </w:r>
      <w:r w:rsidR="00F6407B">
        <w:t>correlations corresponding to quebrachitol are annotated</w:t>
      </w:r>
      <w:r w:rsidR="00085644">
        <w:t>.</w:t>
      </w:r>
    </w:p>
    <w:p w14:paraId="5836FC8F" w14:textId="0FD12A6E" w:rsidR="003E4E6C" w:rsidRDefault="003E4E6C">
      <w:pPr>
        <w:spacing w:before="0" w:after="200" w:line="276" w:lineRule="auto"/>
      </w:pPr>
      <w:r>
        <w:br w:type="page"/>
      </w:r>
    </w:p>
    <w:p w14:paraId="76554E36" w14:textId="0A0A3C93" w:rsidR="00FF6E8D" w:rsidRDefault="000B0F61">
      <w:pPr>
        <w:spacing w:before="0" w:after="200" w:line="276" w:lineRule="auto"/>
        <w:rPr>
          <w:b/>
        </w:rPr>
      </w:pPr>
      <w:r>
        <w:rPr>
          <w:b/>
          <w:noProof/>
        </w:rPr>
        <w:lastRenderedPageBreak/>
        <w:drawing>
          <wp:inline distT="0" distB="0" distL="0" distR="0" wp14:anchorId="45C29437" wp14:editId="728E5464">
            <wp:extent cx="6208395" cy="4326890"/>
            <wp:effectExtent l="0" t="0" r="1905"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HMBC.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208395" cy="4326890"/>
                    </a:xfrm>
                    <a:prstGeom prst="rect">
                      <a:avLst/>
                    </a:prstGeom>
                  </pic:spPr>
                </pic:pic>
              </a:graphicData>
            </a:graphic>
          </wp:inline>
        </w:drawing>
      </w:r>
    </w:p>
    <w:p w14:paraId="126D9A36" w14:textId="66556D77" w:rsidR="003E4E6C" w:rsidRDefault="003E4E6C">
      <w:pPr>
        <w:spacing w:before="0" w:after="200" w:line="276" w:lineRule="auto"/>
      </w:pPr>
      <w:r w:rsidRPr="000A37B7">
        <w:rPr>
          <w:b/>
        </w:rPr>
        <w:t>Figure S7</w:t>
      </w:r>
      <w:r>
        <w:t xml:space="preserve">. </w:t>
      </w:r>
      <w:r w:rsidR="00D35460">
        <w:t>H</w:t>
      </w:r>
      <w:r w:rsidR="00F6407B">
        <w:t>MBC</w:t>
      </w:r>
      <w:r w:rsidR="00D35460">
        <w:t xml:space="preserve"> spectr</w:t>
      </w:r>
      <w:r w:rsidR="00F6407B">
        <w:t>um</w:t>
      </w:r>
      <w:r w:rsidR="00D35460">
        <w:t xml:space="preserve"> of a</w:t>
      </w:r>
      <w:r w:rsidR="00003242">
        <w:t xml:space="preserve"> representative</w:t>
      </w:r>
      <w:r w:rsidR="00F6407B">
        <w:t xml:space="preserve"> </w:t>
      </w:r>
      <w:r w:rsidR="00D35460">
        <w:t xml:space="preserve">aqueous extract from chemovar A </w:t>
      </w:r>
      <w:r w:rsidR="00F33A68">
        <w:t>inflorescences</w:t>
      </w:r>
      <w:r w:rsidR="00D35460">
        <w:t xml:space="preserve">. </w:t>
      </w:r>
      <w:r w:rsidR="00D35460" w:rsidRPr="00253E22">
        <w:rPr>
          <w:vertAlign w:val="superscript"/>
        </w:rPr>
        <w:t>1</w:t>
      </w:r>
      <w:r w:rsidR="00D35460">
        <w:t>H-</w:t>
      </w:r>
      <w:r w:rsidR="00D35460" w:rsidRPr="00253E22">
        <w:rPr>
          <w:vertAlign w:val="superscript"/>
        </w:rPr>
        <w:t>13</w:t>
      </w:r>
      <w:r w:rsidR="00D35460">
        <w:t xml:space="preserve">C </w:t>
      </w:r>
      <w:r w:rsidR="00CD181A">
        <w:t>long</w:t>
      </w:r>
      <w:r w:rsidR="00653390">
        <w:t xml:space="preserve"> </w:t>
      </w:r>
      <w:r w:rsidR="00CD181A">
        <w:t>ra</w:t>
      </w:r>
      <w:r w:rsidR="00653390">
        <w:t>n</w:t>
      </w:r>
      <w:r w:rsidR="00CD181A">
        <w:t xml:space="preserve">ge </w:t>
      </w:r>
      <w:r w:rsidR="00D35460">
        <w:t>correlation</w:t>
      </w:r>
      <w:r w:rsidR="00F6407B">
        <w:t>s</w:t>
      </w:r>
      <w:r w:rsidR="00D35460">
        <w:t xml:space="preserve"> corresponding to </w:t>
      </w:r>
      <w:r w:rsidR="00F6407B">
        <w:t>quebrachitol</w:t>
      </w:r>
      <w:r w:rsidR="00D35460">
        <w:t xml:space="preserve"> </w:t>
      </w:r>
      <w:r w:rsidR="00F6407B">
        <w:t>are</w:t>
      </w:r>
      <w:r w:rsidR="00D35460">
        <w:t xml:space="preserve"> annotated.</w:t>
      </w:r>
    </w:p>
    <w:p w14:paraId="6E4973C8" w14:textId="77777777" w:rsidR="000B0F61" w:rsidRDefault="000B0F61" w:rsidP="000B0F61">
      <w:pPr>
        <w:spacing w:before="0" w:after="200" w:line="276" w:lineRule="auto"/>
      </w:pPr>
      <w:r w:rsidRPr="004948FA">
        <w:rPr>
          <w:b/>
        </w:rPr>
        <w:t>Table S1</w:t>
      </w:r>
      <w:r>
        <w:t xml:space="preserve">. </w:t>
      </w:r>
      <w:r w:rsidRPr="00FF6E8D">
        <w:rPr>
          <w:vertAlign w:val="superscript"/>
        </w:rPr>
        <w:t>1</w:t>
      </w:r>
      <w:r>
        <w:t xml:space="preserve">H and </w:t>
      </w:r>
      <w:r w:rsidRPr="00FF6E8D">
        <w:rPr>
          <w:vertAlign w:val="superscript"/>
        </w:rPr>
        <w:t>13</w:t>
      </w:r>
      <w:r>
        <w:t>C assignments for quebrachito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0"/>
        <w:gridCol w:w="1510"/>
        <w:gridCol w:w="1511"/>
      </w:tblGrid>
      <w:tr w:rsidR="000B0F61" w14:paraId="4F3715C8" w14:textId="77777777" w:rsidTr="00645DA7">
        <w:trPr>
          <w:trHeight w:val="369"/>
        </w:trPr>
        <w:tc>
          <w:tcPr>
            <w:tcW w:w="1510" w:type="dxa"/>
            <w:tcBorders>
              <w:top w:val="single" w:sz="4" w:space="0" w:color="000000" w:themeColor="text1"/>
              <w:bottom w:val="single" w:sz="4" w:space="0" w:color="000000" w:themeColor="text1"/>
            </w:tcBorders>
            <w:vAlign w:val="center"/>
          </w:tcPr>
          <w:p w14:paraId="12EBBA51" w14:textId="77777777" w:rsidR="000B0F61" w:rsidRPr="00CB1194" w:rsidRDefault="000B0F61" w:rsidP="00645DA7">
            <w:pPr>
              <w:spacing w:before="0" w:after="0" w:line="276" w:lineRule="auto"/>
              <w:rPr>
                <w:b/>
              </w:rPr>
            </w:pPr>
            <w:r w:rsidRPr="00CB1194">
              <w:rPr>
                <w:b/>
              </w:rPr>
              <w:t>Position</w:t>
            </w:r>
          </w:p>
        </w:tc>
        <w:tc>
          <w:tcPr>
            <w:tcW w:w="1510" w:type="dxa"/>
            <w:tcBorders>
              <w:top w:val="single" w:sz="4" w:space="0" w:color="000000" w:themeColor="text1"/>
              <w:bottom w:val="single" w:sz="4" w:space="0" w:color="000000" w:themeColor="text1"/>
            </w:tcBorders>
            <w:vAlign w:val="center"/>
          </w:tcPr>
          <w:p w14:paraId="7857763C" w14:textId="77777777" w:rsidR="000B0F61" w:rsidRPr="00CB1194" w:rsidRDefault="000B0F61" w:rsidP="00645DA7">
            <w:pPr>
              <w:spacing w:before="0" w:after="0" w:line="276" w:lineRule="auto"/>
              <w:jc w:val="center"/>
              <w:rPr>
                <w:b/>
              </w:rPr>
            </w:pPr>
            <w:r w:rsidRPr="00CB1194">
              <w:rPr>
                <w:b/>
                <w:vertAlign w:val="superscript"/>
              </w:rPr>
              <w:t>1</w:t>
            </w:r>
            <w:r w:rsidRPr="00CB1194">
              <w:rPr>
                <w:b/>
              </w:rPr>
              <w:t>H</w:t>
            </w:r>
          </w:p>
        </w:tc>
        <w:tc>
          <w:tcPr>
            <w:tcW w:w="1511" w:type="dxa"/>
            <w:tcBorders>
              <w:top w:val="single" w:sz="4" w:space="0" w:color="000000" w:themeColor="text1"/>
              <w:bottom w:val="single" w:sz="4" w:space="0" w:color="000000" w:themeColor="text1"/>
            </w:tcBorders>
            <w:vAlign w:val="center"/>
          </w:tcPr>
          <w:p w14:paraId="4E5FE092" w14:textId="77777777" w:rsidR="000B0F61" w:rsidRPr="00CB1194" w:rsidRDefault="000B0F61" w:rsidP="00645DA7">
            <w:pPr>
              <w:spacing w:before="0" w:after="0" w:line="276" w:lineRule="auto"/>
              <w:jc w:val="center"/>
              <w:rPr>
                <w:b/>
              </w:rPr>
            </w:pPr>
            <w:r w:rsidRPr="00CB1194">
              <w:rPr>
                <w:b/>
                <w:vertAlign w:val="superscript"/>
              </w:rPr>
              <w:t>13</w:t>
            </w:r>
            <w:r w:rsidRPr="00CB1194">
              <w:rPr>
                <w:b/>
              </w:rPr>
              <w:t>C</w:t>
            </w:r>
          </w:p>
        </w:tc>
      </w:tr>
      <w:tr w:rsidR="000B0F61" w14:paraId="1A08924D" w14:textId="77777777" w:rsidTr="00645DA7">
        <w:trPr>
          <w:trHeight w:val="369"/>
        </w:trPr>
        <w:tc>
          <w:tcPr>
            <w:tcW w:w="1510" w:type="dxa"/>
            <w:tcBorders>
              <w:top w:val="single" w:sz="4" w:space="0" w:color="000000" w:themeColor="text1"/>
            </w:tcBorders>
            <w:vAlign w:val="center"/>
          </w:tcPr>
          <w:p w14:paraId="0F4B8435" w14:textId="77777777" w:rsidR="000B0F61" w:rsidRDefault="000B0F61" w:rsidP="00645DA7">
            <w:pPr>
              <w:spacing w:before="0" w:after="0" w:line="276" w:lineRule="auto"/>
            </w:pPr>
            <w:r>
              <w:t>1</w:t>
            </w:r>
          </w:p>
        </w:tc>
        <w:tc>
          <w:tcPr>
            <w:tcW w:w="1510" w:type="dxa"/>
            <w:tcBorders>
              <w:top w:val="single" w:sz="4" w:space="0" w:color="000000" w:themeColor="text1"/>
            </w:tcBorders>
            <w:vAlign w:val="center"/>
          </w:tcPr>
          <w:p w14:paraId="5F1BA3F8" w14:textId="77777777" w:rsidR="000B0F61" w:rsidRDefault="000B0F61" w:rsidP="00645DA7">
            <w:pPr>
              <w:spacing w:before="0" w:after="0" w:line="276" w:lineRule="auto"/>
              <w:jc w:val="center"/>
            </w:pPr>
            <w:r>
              <w:t>3.38</w:t>
            </w:r>
          </w:p>
        </w:tc>
        <w:tc>
          <w:tcPr>
            <w:tcW w:w="1511" w:type="dxa"/>
            <w:tcBorders>
              <w:top w:val="single" w:sz="4" w:space="0" w:color="000000" w:themeColor="text1"/>
            </w:tcBorders>
            <w:vAlign w:val="center"/>
          </w:tcPr>
          <w:p w14:paraId="426E3C35" w14:textId="77777777" w:rsidR="000B0F61" w:rsidRDefault="000B0F61" w:rsidP="00645DA7">
            <w:pPr>
              <w:spacing w:before="0" w:after="0" w:line="276" w:lineRule="auto"/>
              <w:jc w:val="center"/>
            </w:pPr>
            <w:r>
              <w:t>80.1</w:t>
            </w:r>
          </w:p>
        </w:tc>
      </w:tr>
      <w:tr w:rsidR="000B0F61" w14:paraId="5CEC79AD" w14:textId="77777777" w:rsidTr="00645DA7">
        <w:trPr>
          <w:trHeight w:val="369"/>
        </w:trPr>
        <w:tc>
          <w:tcPr>
            <w:tcW w:w="1510" w:type="dxa"/>
            <w:vAlign w:val="center"/>
          </w:tcPr>
          <w:p w14:paraId="55E14DAB" w14:textId="77777777" w:rsidR="000B0F61" w:rsidRDefault="000B0F61" w:rsidP="00645DA7">
            <w:pPr>
              <w:spacing w:before="0" w:after="0" w:line="276" w:lineRule="auto"/>
            </w:pPr>
            <w:r>
              <w:t>2</w:t>
            </w:r>
          </w:p>
        </w:tc>
        <w:tc>
          <w:tcPr>
            <w:tcW w:w="1510" w:type="dxa"/>
            <w:vAlign w:val="center"/>
          </w:tcPr>
          <w:p w14:paraId="3F6D6DB7" w14:textId="77777777" w:rsidR="000B0F61" w:rsidRDefault="000B0F61" w:rsidP="00645DA7">
            <w:pPr>
              <w:spacing w:before="0" w:after="0" w:line="276" w:lineRule="auto"/>
              <w:jc w:val="center"/>
            </w:pPr>
            <w:r>
              <w:t>4.24</w:t>
            </w:r>
          </w:p>
        </w:tc>
        <w:tc>
          <w:tcPr>
            <w:tcW w:w="1511" w:type="dxa"/>
            <w:vAlign w:val="center"/>
          </w:tcPr>
          <w:p w14:paraId="6416E217" w14:textId="77777777" w:rsidR="000B0F61" w:rsidRDefault="000B0F61" w:rsidP="00645DA7">
            <w:pPr>
              <w:spacing w:before="0" w:after="0" w:line="276" w:lineRule="auto"/>
              <w:jc w:val="center"/>
            </w:pPr>
            <w:r>
              <w:t>67.0</w:t>
            </w:r>
          </w:p>
        </w:tc>
      </w:tr>
      <w:tr w:rsidR="000B0F61" w14:paraId="650F7753" w14:textId="77777777" w:rsidTr="00645DA7">
        <w:trPr>
          <w:trHeight w:val="369"/>
        </w:trPr>
        <w:tc>
          <w:tcPr>
            <w:tcW w:w="1510" w:type="dxa"/>
            <w:vAlign w:val="center"/>
          </w:tcPr>
          <w:p w14:paraId="7704BC35" w14:textId="77777777" w:rsidR="000B0F61" w:rsidRDefault="000B0F61" w:rsidP="00645DA7">
            <w:pPr>
              <w:spacing w:before="0" w:after="0" w:line="276" w:lineRule="auto"/>
            </w:pPr>
            <w:r>
              <w:t>3</w:t>
            </w:r>
          </w:p>
        </w:tc>
        <w:tc>
          <w:tcPr>
            <w:tcW w:w="1510" w:type="dxa"/>
            <w:vAlign w:val="center"/>
          </w:tcPr>
          <w:p w14:paraId="0BB53FB5" w14:textId="77777777" w:rsidR="000B0F61" w:rsidRDefault="000B0F61" w:rsidP="00645DA7">
            <w:pPr>
              <w:spacing w:before="0" w:after="0" w:line="276" w:lineRule="auto"/>
              <w:jc w:val="center"/>
            </w:pPr>
            <w:r>
              <w:t>4.04</w:t>
            </w:r>
          </w:p>
        </w:tc>
        <w:tc>
          <w:tcPr>
            <w:tcW w:w="1511" w:type="dxa"/>
            <w:vAlign w:val="center"/>
          </w:tcPr>
          <w:p w14:paraId="4359BF5F" w14:textId="77777777" w:rsidR="000B0F61" w:rsidRDefault="000B0F61" w:rsidP="00645DA7">
            <w:pPr>
              <w:spacing w:before="0" w:after="0" w:line="276" w:lineRule="auto"/>
              <w:jc w:val="center"/>
            </w:pPr>
            <w:r>
              <w:t>71.4</w:t>
            </w:r>
          </w:p>
        </w:tc>
      </w:tr>
      <w:tr w:rsidR="000B0F61" w14:paraId="7112E035" w14:textId="77777777" w:rsidTr="00645DA7">
        <w:trPr>
          <w:trHeight w:val="369"/>
        </w:trPr>
        <w:tc>
          <w:tcPr>
            <w:tcW w:w="1510" w:type="dxa"/>
            <w:vAlign w:val="center"/>
          </w:tcPr>
          <w:p w14:paraId="1D61A6DD" w14:textId="77777777" w:rsidR="000B0F61" w:rsidRDefault="000B0F61" w:rsidP="00645DA7">
            <w:pPr>
              <w:spacing w:before="0" w:after="0" w:line="276" w:lineRule="auto"/>
            </w:pPr>
            <w:r>
              <w:t>4</w:t>
            </w:r>
          </w:p>
        </w:tc>
        <w:tc>
          <w:tcPr>
            <w:tcW w:w="1510" w:type="dxa"/>
            <w:vAlign w:val="center"/>
          </w:tcPr>
          <w:p w14:paraId="464B1B7D" w14:textId="77777777" w:rsidR="000B0F61" w:rsidRDefault="000B0F61" w:rsidP="00645DA7">
            <w:pPr>
              <w:spacing w:before="0" w:after="0" w:line="276" w:lineRule="auto"/>
              <w:jc w:val="center"/>
            </w:pPr>
            <w:r>
              <w:t>3.73</w:t>
            </w:r>
          </w:p>
        </w:tc>
        <w:tc>
          <w:tcPr>
            <w:tcW w:w="1511" w:type="dxa"/>
            <w:vAlign w:val="center"/>
          </w:tcPr>
          <w:p w14:paraId="4A6A74E2" w14:textId="77777777" w:rsidR="000B0F61" w:rsidRDefault="000B0F61" w:rsidP="00645DA7">
            <w:pPr>
              <w:spacing w:before="0" w:after="0" w:line="276" w:lineRule="auto"/>
              <w:jc w:val="center"/>
            </w:pPr>
            <w:r>
              <w:t>70.4</w:t>
            </w:r>
          </w:p>
        </w:tc>
      </w:tr>
      <w:tr w:rsidR="000B0F61" w14:paraId="7DF1133E" w14:textId="77777777" w:rsidTr="00645DA7">
        <w:trPr>
          <w:trHeight w:val="369"/>
        </w:trPr>
        <w:tc>
          <w:tcPr>
            <w:tcW w:w="1510" w:type="dxa"/>
            <w:vAlign w:val="center"/>
          </w:tcPr>
          <w:p w14:paraId="7C3056D9" w14:textId="77777777" w:rsidR="000B0F61" w:rsidRDefault="000B0F61" w:rsidP="00645DA7">
            <w:pPr>
              <w:spacing w:before="0" w:after="0" w:line="276" w:lineRule="auto"/>
            </w:pPr>
            <w:r>
              <w:t>5</w:t>
            </w:r>
          </w:p>
        </w:tc>
        <w:tc>
          <w:tcPr>
            <w:tcW w:w="1510" w:type="dxa"/>
            <w:vAlign w:val="center"/>
          </w:tcPr>
          <w:p w14:paraId="6580BDF0" w14:textId="77777777" w:rsidR="000B0F61" w:rsidRDefault="000B0F61" w:rsidP="00645DA7">
            <w:pPr>
              <w:spacing w:before="0" w:after="0" w:line="276" w:lineRule="auto"/>
              <w:jc w:val="center"/>
            </w:pPr>
            <w:r>
              <w:t>3.57</w:t>
            </w:r>
          </w:p>
        </w:tc>
        <w:tc>
          <w:tcPr>
            <w:tcW w:w="1511" w:type="dxa"/>
            <w:vAlign w:val="center"/>
          </w:tcPr>
          <w:p w14:paraId="17038AD0" w14:textId="77777777" w:rsidR="000B0F61" w:rsidRDefault="000B0F61" w:rsidP="00645DA7">
            <w:pPr>
              <w:spacing w:before="0" w:after="0" w:line="276" w:lineRule="auto"/>
              <w:jc w:val="center"/>
            </w:pPr>
            <w:r>
              <w:t>72.4</w:t>
            </w:r>
          </w:p>
        </w:tc>
      </w:tr>
      <w:tr w:rsidR="000B0F61" w14:paraId="38B4066B" w14:textId="77777777" w:rsidTr="00645DA7">
        <w:trPr>
          <w:trHeight w:val="369"/>
        </w:trPr>
        <w:tc>
          <w:tcPr>
            <w:tcW w:w="1510" w:type="dxa"/>
            <w:vAlign w:val="center"/>
          </w:tcPr>
          <w:p w14:paraId="247C2EE1" w14:textId="77777777" w:rsidR="000B0F61" w:rsidRDefault="000B0F61" w:rsidP="00645DA7">
            <w:pPr>
              <w:spacing w:before="0" w:after="0" w:line="276" w:lineRule="auto"/>
            </w:pPr>
            <w:r>
              <w:t>6</w:t>
            </w:r>
          </w:p>
        </w:tc>
        <w:tc>
          <w:tcPr>
            <w:tcW w:w="1510" w:type="dxa"/>
            <w:vAlign w:val="center"/>
          </w:tcPr>
          <w:p w14:paraId="4B1F433B" w14:textId="77777777" w:rsidR="000B0F61" w:rsidRDefault="000B0F61" w:rsidP="00645DA7">
            <w:pPr>
              <w:spacing w:before="0" w:after="0" w:line="276" w:lineRule="auto"/>
              <w:jc w:val="center"/>
            </w:pPr>
            <w:r>
              <w:t>3.59</w:t>
            </w:r>
          </w:p>
        </w:tc>
        <w:tc>
          <w:tcPr>
            <w:tcW w:w="1511" w:type="dxa"/>
            <w:vAlign w:val="center"/>
          </w:tcPr>
          <w:p w14:paraId="096311F1" w14:textId="77777777" w:rsidR="000B0F61" w:rsidRDefault="000B0F61" w:rsidP="00645DA7">
            <w:pPr>
              <w:spacing w:before="0" w:after="0" w:line="276" w:lineRule="auto"/>
              <w:jc w:val="center"/>
            </w:pPr>
            <w:r>
              <w:t>71.8</w:t>
            </w:r>
          </w:p>
        </w:tc>
      </w:tr>
      <w:tr w:rsidR="000B0F61" w14:paraId="293C9C9D" w14:textId="77777777" w:rsidTr="00645DA7">
        <w:trPr>
          <w:trHeight w:val="369"/>
        </w:trPr>
        <w:tc>
          <w:tcPr>
            <w:tcW w:w="1510" w:type="dxa"/>
            <w:tcBorders>
              <w:bottom w:val="single" w:sz="4" w:space="0" w:color="000000" w:themeColor="text1"/>
            </w:tcBorders>
            <w:vAlign w:val="center"/>
          </w:tcPr>
          <w:p w14:paraId="6D6715BA" w14:textId="77777777" w:rsidR="000B0F61" w:rsidRDefault="000B0F61" w:rsidP="00645DA7">
            <w:pPr>
              <w:spacing w:before="0" w:after="0" w:line="276" w:lineRule="auto"/>
            </w:pPr>
            <w:r>
              <w:t>C1-OMe</w:t>
            </w:r>
          </w:p>
        </w:tc>
        <w:tc>
          <w:tcPr>
            <w:tcW w:w="1510" w:type="dxa"/>
            <w:tcBorders>
              <w:bottom w:val="single" w:sz="4" w:space="0" w:color="000000" w:themeColor="text1"/>
            </w:tcBorders>
            <w:vAlign w:val="center"/>
          </w:tcPr>
          <w:p w14:paraId="26B97F20" w14:textId="77777777" w:rsidR="000B0F61" w:rsidRDefault="000B0F61" w:rsidP="00645DA7">
            <w:pPr>
              <w:spacing w:before="0" w:after="0" w:line="276" w:lineRule="auto"/>
              <w:jc w:val="center"/>
            </w:pPr>
            <w:r>
              <w:t>3.44</w:t>
            </w:r>
          </w:p>
        </w:tc>
        <w:tc>
          <w:tcPr>
            <w:tcW w:w="1511" w:type="dxa"/>
            <w:tcBorders>
              <w:bottom w:val="single" w:sz="4" w:space="0" w:color="000000" w:themeColor="text1"/>
            </w:tcBorders>
            <w:vAlign w:val="center"/>
          </w:tcPr>
          <w:p w14:paraId="354EC086" w14:textId="77777777" w:rsidR="000B0F61" w:rsidRDefault="000B0F61" w:rsidP="00645DA7">
            <w:pPr>
              <w:spacing w:before="0" w:after="0" w:line="276" w:lineRule="auto"/>
              <w:jc w:val="center"/>
            </w:pPr>
            <w:r>
              <w:t>56.8</w:t>
            </w:r>
          </w:p>
        </w:tc>
      </w:tr>
    </w:tbl>
    <w:p w14:paraId="51774845" w14:textId="0C532F47" w:rsidR="003E4E6C" w:rsidRDefault="003E4E6C">
      <w:pPr>
        <w:spacing w:before="0" w:after="200" w:line="276" w:lineRule="auto"/>
      </w:pPr>
      <w:r>
        <w:br w:type="page"/>
      </w:r>
    </w:p>
    <w:p w14:paraId="681C4F50" w14:textId="77777777" w:rsidR="003E4E6C" w:rsidRDefault="003E4E6C" w:rsidP="003E4E6C">
      <w:pPr>
        <w:spacing w:before="240"/>
        <w:rPr>
          <w:b/>
        </w:rPr>
      </w:pPr>
      <w:r>
        <w:rPr>
          <w:b/>
          <w:noProof/>
        </w:rPr>
        <w:lastRenderedPageBreak/>
        <w:drawing>
          <wp:inline distT="0" distB="0" distL="0" distR="0" wp14:anchorId="3B9CB107" wp14:editId="05401E2E">
            <wp:extent cx="6208395" cy="43872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SQC-chemovarB-Healthy.pdf"/>
                    <pic:cNvPicPr/>
                  </pic:nvPicPr>
                  <pic:blipFill>
                    <a:blip r:embed="rId15">
                      <a:extLst>
                        <a:ext uri="{28A0092B-C50C-407E-A947-70E740481C1C}">
                          <a14:useLocalDpi xmlns:a14="http://schemas.microsoft.com/office/drawing/2010/main" val="0"/>
                        </a:ext>
                      </a:extLst>
                    </a:blip>
                    <a:stretch>
                      <a:fillRect/>
                    </a:stretch>
                  </pic:blipFill>
                  <pic:spPr>
                    <a:xfrm>
                      <a:off x="0" y="0"/>
                      <a:ext cx="6208395" cy="4387215"/>
                    </a:xfrm>
                    <a:prstGeom prst="rect">
                      <a:avLst/>
                    </a:prstGeom>
                  </pic:spPr>
                </pic:pic>
              </a:graphicData>
            </a:graphic>
          </wp:inline>
        </w:drawing>
      </w:r>
    </w:p>
    <w:p w14:paraId="33732FC3" w14:textId="31707E96" w:rsidR="003E4E6C" w:rsidRDefault="003E4E6C" w:rsidP="003E4E6C">
      <w:pPr>
        <w:spacing w:before="0" w:after="200" w:line="276" w:lineRule="auto"/>
      </w:pPr>
      <w:r w:rsidRPr="00A7417C">
        <w:rPr>
          <w:b/>
        </w:rPr>
        <w:t>Figure S8</w:t>
      </w:r>
      <w:r>
        <w:t>. HSQC spectr</w:t>
      </w:r>
      <w:r w:rsidR="00F6407B">
        <w:t>um</w:t>
      </w:r>
      <w:r>
        <w:t xml:space="preserve"> of a</w:t>
      </w:r>
      <w:r w:rsidR="00F6407B">
        <w:t xml:space="preserve"> representative </w:t>
      </w:r>
      <w:r>
        <w:t xml:space="preserve">aqueous extract from chemovar A </w:t>
      </w:r>
      <w:r w:rsidR="00F33A68">
        <w:t>inflorescences</w:t>
      </w:r>
      <w:r>
        <w:t xml:space="preserve">. The </w:t>
      </w:r>
      <w:r w:rsidRPr="00253E22">
        <w:rPr>
          <w:vertAlign w:val="superscript"/>
        </w:rPr>
        <w:t>1</w:t>
      </w:r>
      <w:r>
        <w:t>H-</w:t>
      </w:r>
      <w:r w:rsidRPr="00253E22">
        <w:rPr>
          <w:vertAlign w:val="superscript"/>
        </w:rPr>
        <w:t>13</w:t>
      </w:r>
      <w:r>
        <w:t>C correlation corresponding to the methyl groups in choline is annotated.</w:t>
      </w:r>
    </w:p>
    <w:p w14:paraId="37DC9A48" w14:textId="77777777" w:rsidR="003E4E6C" w:rsidRDefault="003E4E6C">
      <w:pPr>
        <w:spacing w:before="0" w:after="200" w:line="276" w:lineRule="auto"/>
      </w:pPr>
      <w:r>
        <w:br w:type="page"/>
      </w:r>
    </w:p>
    <w:p w14:paraId="6915E704" w14:textId="77777777" w:rsidR="00A7417C" w:rsidRDefault="00A7417C" w:rsidP="00A7417C">
      <w:pPr>
        <w:pStyle w:val="NoSpacing"/>
        <w:keepNext/>
      </w:pPr>
      <w:r>
        <w:rPr>
          <w:noProof/>
        </w:rPr>
        <w:lastRenderedPageBreak/>
        <w:drawing>
          <wp:inline distT="0" distB="0" distL="0" distR="0" wp14:anchorId="79A9BCCA" wp14:editId="7FBC794E">
            <wp:extent cx="6208395" cy="5495925"/>
            <wp:effectExtent l="0" t="0" r="1905"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208395" cy="5495925"/>
                    </a:xfrm>
                    <a:prstGeom prst="rect">
                      <a:avLst/>
                    </a:prstGeom>
                  </pic:spPr>
                </pic:pic>
              </a:graphicData>
            </a:graphic>
          </wp:inline>
        </w:drawing>
      </w:r>
    </w:p>
    <w:p w14:paraId="2DB08093" w14:textId="0904F09D" w:rsidR="00A7417C" w:rsidRDefault="00A7417C" w:rsidP="00A7417C">
      <w:pPr>
        <w:spacing w:before="0" w:after="200" w:line="276" w:lineRule="auto"/>
      </w:pPr>
      <w:r w:rsidRPr="00A7417C">
        <w:rPr>
          <w:b/>
        </w:rPr>
        <w:t xml:space="preserve">Figure </w:t>
      </w:r>
      <w:r w:rsidR="001177DA">
        <w:rPr>
          <w:b/>
        </w:rPr>
        <w:t>S9</w:t>
      </w:r>
      <w:r w:rsidRPr="00A7417C">
        <w:rPr>
          <w:bCs/>
        </w:rPr>
        <w:t>. P</w:t>
      </w:r>
      <w:r w:rsidRPr="00FD6808">
        <w:t xml:space="preserve">ermutation test plots for the OPLS-DA model comparing the </w:t>
      </w:r>
      <w:r>
        <w:t>aqueous extracts of chemovars A</w:t>
      </w:r>
      <w:r w:rsidRPr="00FD6808">
        <w:t xml:space="preserve"> and</w:t>
      </w:r>
      <w:r>
        <w:t xml:space="preserve"> B</w:t>
      </w:r>
      <w:r w:rsidRPr="00FD6808">
        <w:t xml:space="preserve"> (R</w:t>
      </w:r>
      <w:r w:rsidRPr="00A7417C">
        <w:rPr>
          <w:vertAlign w:val="superscript"/>
        </w:rPr>
        <w:t>2</w:t>
      </w:r>
      <w:r w:rsidRPr="00FD6808">
        <w:t xml:space="preserve">Y = </w:t>
      </w:r>
      <w:r w:rsidR="00A10093">
        <w:t>0.91</w:t>
      </w:r>
      <w:r w:rsidRPr="00FD6808">
        <w:t xml:space="preserve"> and Q</w:t>
      </w:r>
      <w:r w:rsidRPr="00A7417C">
        <w:rPr>
          <w:vertAlign w:val="superscript"/>
        </w:rPr>
        <w:t>2</w:t>
      </w:r>
      <w:r w:rsidRPr="00FD6808">
        <w:t xml:space="preserve">Y = </w:t>
      </w:r>
      <w:r w:rsidR="00A10093">
        <w:t>0.83</w:t>
      </w:r>
      <w:r w:rsidRPr="00FD6808">
        <w:t>).</w:t>
      </w:r>
    </w:p>
    <w:p w14:paraId="05FF8B49" w14:textId="77777777" w:rsidR="00A7417C" w:rsidRDefault="00A7417C" w:rsidP="00A7417C">
      <w:pPr>
        <w:spacing w:before="0" w:after="200" w:line="276" w:lineRule="auto"/>
      </w:pPr>
    </w:p>
    <w:p w14:paraId="72CD9279" w14:textId="77777777" w:rsidR="00A7417C" w:rsidRDefault="00A7417C" w:rsidP="00A7417C">
      <w:pPr>
        <w:pStyle w:val="NoSpacing"/>
        <w:keepNext/>
      </w:pPr>
      <w:r>
        <w:rPr>
          <w:noProof/>
        </w:rPr>
        <w:lastRenderedPageBreak/>
        <w:drawing>
          <wp:inline distT="0" distB="0" distL="0" distR="0" wp14:anchorId="67A914C8" wp14:editId="5C8F2ACD">
            <wp:extent cx="6208395" cy="4036060"/>
            <wp:effectExtent l="0" t="0" r="1905" b="254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208395" cy="4036060"/>
                    </a:xfrm>
                    <a:prstGeom prst="rect">
                      <a:avLst/>
                    </a:prstGeom>
                  </pic:spPr>
                </pic:pic>
              </a:graphicData>
            </a:graphic>
          </wp:inline>
        </w:drawing>
      </w:r>
    </w:p>
    <w:p w14:paraId="261411F6" w14:textId="097CFAC8" w:rsidR="00A7417C" w:rsidRDefault="00A7417C" w:rsidP="00A7417C">
      <w:pPr>
        <w:spacing w:before="0" w:after="200" w:line="276" w:lineRule="auto"/>
      </w:pPr>
      <w:r w:rsidRPr="00A7417C">
        <w:rPr>
          <w:b/>
        </w:rPr>
        <w:t xml:space="preserve">Figure </w:t>
      </w:r>
      <w:r w:rsidR="001177DA">
        <w:rPr>
          <w:b/>
        </w:rPr>
        <w:t>S10</w:t>
      </w:r>
      <w:r>
        <w:t xml:space="preserve">. </w:t>
      </w:r>
      <w:r w:rsidRPr="00FD6808">
        <w:t xml:space="preserve">ROC analysis curves derived from the OPLS-DA model comparing the </w:t>
      </w:r>
      <w:r>
        <w:t>aqueous extracts of chemovars A</w:t>
      </w:r>
      <w:r w:rsidRPr="00FD6808">
        <w:t xml:space="preserve"> and</w:t>
      </w:r>
      <w:r>
        <w:t xml:space="preserve"> B</w:t>
      </w:r>
      <w:r w:rsidRPr="00FD6808">
        <w:t xml:space="preserve"> (AUC = </w:t>
      </w:r>
      <w:r>
        <w:t>0</w:t>
      </w:r>
      <w:r w:rsidRPr="00FD6808">
        <w:t>.</w:t>
      </w:r>
      <w:r>
        <w:t>98</w:t>
      </w:r>
      <w:r w:rsidRPr="00FD6808">
        <w:t>).</w:t>
      </w:r>
    </w:p>
    <w:p w14:paraId="6169992D" w14:textId="77777777" w:rsidR="00AC70C6" w:rsidRDefault="00AC70C6">
      <w:pPr>
        <w:spacing w:before="0" w:after="200" w:line="276" w:lineRule="auto"/>
      </w:pPr>
      <w:r>
        <w:br w:type="page"/>
      </w:r>
    </w:p>
    <w:p w14:paraId="60B6C9CC" w14:textId="77777777" w:rsidR="00C420AA" w:rsidRDefault="00021365" w:rsidP="00A7417C">
      <w:pPr>
        <w:spacing w:before="0" w:after="200" w:line="276" w:lineRule="auto"/>
        <w:rPr>
          <w:b/>
        </w:rPr>
      </w:pPr>
      <w:r w:rsidRPr="00021365">
        <w:rPr>
          <w:b/>
          <w:noProof/>
        </w:rPr>
        <w:lastRenderedPageBreak/>
        <w:drawing>
          <wp:inline distT="0" distB="0" distL="0" distR="0" wp14:anchorId="08DCC06D" wp14:editId="2F9CAC17">
            <wp:extent cx="6208395" cy="2181860"/>
            <wp:effectExtent l="0" t="0" r="190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08395" cy="2181860"/>
                    </a:xfrm>
                    <a:prstGeom prst="rect">
                      <a:avLst/>
                    </a:prstGeom>
                  </pic:spPr>
                </pic:pic>
              </a:graphicData>
            </a:graphic>
          </wp:inline>
        </w:drawing>
      </w:r>
    </w:p>
    <w:p w14:paraId="2AAF016D" w14:textId="6B07C23A" w:rsidR="00AC70C6" w:rsidRDefault="0064753A" w:rsidP="00A7417C">
      <w:pPr>
        <w:spacing w:before="0" w:after="200" w:line="276" w:lineRule="auto"/>
      </w:pPr>
      <w:r>
        <w:rPr>
          <w:b/>
        </w:rPr>
        <w:softHyphen/>
      </w:r>
      <w:r>
        <w:rPr>
          <w:b/>
        </w:rPr>
        <w:softHyphen/>
      </w:r>
      <w:r w:rsidR="00AC70C6" w:rsidRPr="00AC70C6">
        <w:rPr>
          <w:b/>
        </w:rPr>
        <w:t xml:space="preserve">Figure </w:t>
      </w:r>
      <w:r w:rsidR="001177DA">
        <w:rPr>
          <w:b/>
        </w:rPr>
        <w:t>S11</w:t>
      </w:r>
      <w:r w:rsidR="00AC70C6">
        <w:t xml:space="preserve">. </w:t>
      </w:r>
      <w:r w:rsidR="00021365" w:rsidRPr="00021365">
        <w:t xml:space="preserve">Healthy </w:t>
      </w:r>
      <w:r w:rsidR="00021365">
        <w:t xml:space="preserve">(a) and infected (b) </w:t>
      </w:r>
      <w:r w:rsidR="00021365" w:rsidRPr="00021365">
        <w:rPr>
          <w:i/>
        </w:rPr>
        <w:t>C. sativa</w:t>
      </w:r>
      <w:r w:rsidR="00021365" w:rsidRPr="00021365">
        <w:t xml:space="preserve"> lea</w:t>
      </w:r>
      <w:r w:rsidR="00021365">
        <w:t xml:space="preserve">ves. </w:t>
      </w:r>
      <w:r w:rsidR="00300534">
        <w:t>Magnification of the affected area clearly shows</w:t>
      </w:r>
      <w:r w:rsidR="00021365" w:rsidRPr="00021365">
        <w:t xml:space="preserve"> </w:t>
      </w:r>
      <w:r w:rsidR="00300534">
        <w:t xml:space="preserve">powdery mildew as </w:t>
      </w:r>
      <w:r w:rsidR="00021365" w:rsidRPr="00021365">
        <w:t>white colonies on the upper surface of leaves</w:t>
      </w:r>
      <w:r w:rsidR="00300534">
        <w:t xml:space="preserve"> (</w:t>
      </w:r>
      <w:r w:rsidR="00021365" w:rsidRPr="00021365">
        <w:t>c)</w:t>
      </w:r>
      <w:r w:rsidR="00300534">
        <w:t>. T</w:t>
      </w:r>
      <w:r w:rsidR="00021365" w:rsidRPr="00021365">
        <w:t xml:space="preserve">he mycelium of the pathogenic fungus is </w:t>
      </w:r>
      <w:proofErr w:type="spellStart"/>
      <w:r w:rsidR="00021365" w:rsidRPr="00021365">
        <w:t>amphigenous</w:t>
      </w:r>
      <w:proofErr w:type="spellEnd"/>
      <w:r w:rsidR="00021365" w:rsidRPr="00021365">
        <w:t xml:space="preserve">, thin, </w:t>
      </w:r>
      <w:r w:rsidR="00021365">
        <w:t xml:space="preserve">and </w:t>
      </w:r>
      <w:r w:rsidR="00021365" w:rsidRPr="00021365">
        <w:t xml:space="preserve">white, forms small to moderately large patches, is persistent on the upper surface of the leaf, </w:t>
      </w:r>
      <w:r w:rsidR="00021365">
        <w:t xml:space="preserve">and is </w:t>
      </w:r>
      <w:r w:rsidR="00021365" w:rsidRPr="00021365">
        <w:t xml:space="preserve">less conspicuous and often evanescent on the lower surface. These characteristics are consistent with what was described for the genus </w:t>
      </w:r>
      <w:proofErr w:type="spellStart"/>
      <w:r w:rsidR="00021365" w:rsidRPr="00021365">
        <w:rPr>
          <w:i/>
        </w:rPr>
        <w:t>Golovinomyces</w:t>
      </w:r>
      <w:proofErr w:type="spellEnd"/>
      <w:r w:rsidR="00021365" w:rsidRPr="00021365">
        <w:t xml:space="preserve"> </w:t>
      </w:r>
      <w:r w:rsidR="005E1A57">
        <w:t xml:space="preserve"> </w:t>
      </w:r>
      <w:r w:rsidR="005E1A57">
        <w:fldChar w:fldCharType="begin"/>
      </w:r>
      <w:r w:rsidR="005E1A57">
        <w:instrText xml:space="preserve"> ADDIN ZOTERO_ITEM CSL_CITATION {"citationID":"tbj5Qy9m","properties":{"formattedCitation":"(Brochu et al., 2022; Punja et al., 2019; Szarka et al., 2019)","plainCitation":"(Brochu et al., 2022; Punja et al., 2019; Szarka et al., 2019)","noteIndex":0},"citationItems":[{"id":892,"uris":["http://zotero.org/users/local/5WSuWkis/items/H9ZB3CMZ"],"itemData":{"id":892,"type":"article-journal","container-title":"Plant Disease","DOI":"10.1094/PDIS-02-22-0350-PDN","ISSN":"0191-2917, 1943-7692","issue":"10","journalAbbreviation":"Plant Disease","language":"en","page":"2747","source":"DOI.org (Crossref)","title":"First Report of Powdery Mildew Caused by &lt;i&gt;Golovinomyces ambrosiae&lt;/i&gt; on &lt;i&gt;Cannabis sativa&lt;/i&gt; (Marijuana) in Quebec, Canada","volume":"106","author":[{"family":"Brochu","given":"Anne-Sophie"},{"family":"Labbé","given":"Caroline"},{"family":"Bélanger","given":"Richard"},{"family":"Pérez-López","given":"Edel"}],"issued":{"date-parts":[["2022",10,1]]}}},{"id":769,"uris":["http://zotero.org/users/local/5WSuWkis/items/5555P3GH"],"itemData":{"id":769,"type":"article-journal","abstract":"Plant pathogens infecting marijuana (Cannabis sativa L.) plants reduce growth of the crop by affecting the roots, crown, and foliage. In addition, fungi (molds) that colonize the inflorescences (buds) during development or after harvest, and which colonize internal tissues as endophytes, can reduce product quality. The pathogens and molds that affect C. sativa grown hydroponically indoors (in environmentally controlled growth rooms and greenhouses) and field-grown plants were studied over multiple years of sampling. A PCR-based assay using primers for the internal transcribed spacer region (ITS) of ribosomal DNA confirmed identity of the cultures. Root-infecting pathogens included Fusarium oxysporum, Fusarium solani, Fusarium brachygibbosum, Pythium dissotocum, Pythium myriotylum, and Pythium aphanidermatum, which caused root browning, discoloration of the crown and pith tissues, stunting and yellowing of plants, and in some instances, plant death. On the foliage, powdery mildew, caused by Golovinomyces cichoracearum, was the major pathogen observed. On inflorescences, Penicillium bud rot (caused by Penicillium olsonii and Penicillium copticola), Botrytis bud rot (Botrytis cinerea), and Fusarium bud rot (F. solani, F. oxysporum) were present to varying extents. Endophytic fungi present in crown, stem, and petiole tissues included soil-colonizing and cellulolytic fungi, such as species of Chaetomium, Trametes, Trichoderma, Penicillium, and Fusarium. Analysis of air samples in indoor growing environments revealed that species of Penicillium, Cladosporium, Aspergillus, Fusarium, Beauveria, and Trichoderma were present. The latter two species were the result of the application of biocontrol products for control of insects and diseases, respectively. Fungal communities present in unpasteurized coconut (coco) fiber growing medium are potential sources of mold contamination on cannabis plants. Swabs taken from greenhouse-grown and indoor buds pre- and post-harvest revealed the presence of Cladosporium and up to five species of Penicillium, as well as low levels of Alternaria species. Mechanical trimming of buds caused an increase in the frequency of Penicillium species, presumably by providing entry points through wounds or spreading endophytes from pith tissues. Aerial distribution of pathogen inoculum and mold spores and dissemination through vegetative propagation are important methods of spread, and entry through wound sites on roots, stems, and bud tissues facilitates pathogen establishment on cannabis plants.","container-title":"Frontiers in Plant Science","ISSN":"1664-462X","source":"Frontiers","title":"Pathogens and Molds Affecting Production and Quality of Cannabis sativa L.","URL":"https://www.frontiersin.org/articles/10.3389/fpls.2019.01120","volume":"10","author":[{"family":"Punja","given":"Zamir K."},{"family":"Collyer","given":"Danielle"},{"family":"Scott","given":"Cameron"},{"family":"Lung","given":"Samantha"},{"family":"Holmes","given":"Janesse"},{"family":"Sutton","given":"Darren"}],"accessed":{"date-parts":[["2022",8,19]]},"issued":{"date-parts":[["2019"]]}}},{"id":894,"uris":["http://zotero.org/users/local/5WSuWkis/items/TSZYTJXK"],"itemData":{"id":894,"type":"article-journal","container-title":"Plant Disease","DOI":"10.1094/PDIS-01-19-0049-PDN","ISSN":"0191-2917, 1943-7692","issue":"7","journalAbbreviation":"Plant Disease","language":"en","page":"1773-1773","source":"DOI.org (Crossref)","title":"First Report of Powdery Mildew Caused by &lt;i&gt;Golovinomyces spadiceus&lt;/i&gt; on Industrial Hemp ( &lt;i&gt;Cannabis sativa&lt;/i&gt; ) in Kentucky","volume":"103","author":[{"family":"Szarka","given":"D."},{"family":"Tymon","given":"L."},{"family":"Amsden","given":"B."},{"family":"Dixon","given":"E."},{"family":"Judy","given":"J."},{"family":"Gauthier","given":"N."}],"issued":{"date-parts":[["2019",7]]}}}],"schema":"https://github.com/citation-style-language/schema/raw/master/csl-citation.json"} </w:instrText>
      </w:r>
      <w:r w:rsidR="005E1A57">
        <w:fldChar w:fldCharType="separate"/>
      </w:r>
      <w:r w:rsidR="005E1A57">
        <w:rPr>
          <w:noProof/>
        </w:rPr>
        <w:t>(Brochu et al., 2022; Punja et al., 2019; Szarka et al., 2019)</w:t>
      </w:r>
      <w:r w:rsidR="005E1A57">
        <w:fldChar w:fldCharType="end"/>
      </w:r>
      <w:r w:rsidR="00021365" w:rsidRPr="00021365">
        <w:t>.</w:t>
      </w:r>
    </w:p>
    <w:p w14:paraId="3DBA0EAC" w14:textId="77777777" w:rsidR="00AC70C6" w:rsidRDefault="00AC70C6">
      <w:pPr>
        <w:spacing w:before="0" w:after="200" w:line="276" w:lineRule="auto"/>
      </w:pPr>
      <w:r>
        <w:br w:type="page"/>
      </w:r>
    </w:p>
    <w:p w14:paraId="5BE4A16E" w14:textId="77777777" w:rsidR="00C420AA" w:rsidRDefault="00300534" w:rsidP="00A7417C">
      <w:pPr>
        <w:spacing w:before="0" w:after="200" w:line="276" w:lineRule="auto"/>
        <w:rPr>
          <w:b/>
        </w:rPr>
      </w:pPr>
      <w:r w:rsidRPr="00300534">
        <w:rPr>
          <w:b/>
          <w:noProof/>
        </w:rPr>
        <w:lastRenderedPageBreak/>
        <w:drawing>
          <wp:inline distT="0" distB="0" distL="0" distR="0" wp14:anchorId="048BA880" wp14:editId="292614E5">
            <wp:extent cx="6208395" cy="371348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208395" cy="3713480"/>
                    </a:xfrm>
                    <a:prstGeom prst="rect">
                      <a:avLst/>
                    </a:prstGeom>
                  </pic:spPr>
                </pic:pic>
              </a:graphicData>
            </a:graphic>
          </wp:inline>
        </w:drawing>
      </w:r>
    </w:p>
    <w:p w14:paraId="041C94A0" w14:textId="26996757" w:rsidR="00AC70C6" w:rsidRDefault="00AC70C6" w:rsidP="00A7417C">
      <w:pPr>
        <w:spacing w:before="0" w:after="200" w:line="276" w:lineRule="auto"/>
      </w:pPr>
      <w:r w:rsidRPr="00AC70C6">
        <w:rPr>
          <w:b/>
        </w:rPr>
        <w:t>Figure S1</w:t>
      </w:r>
      <w:r w:rsidR="001177DA">
        <w:rPr>
          <w:b/>
        </w:rPr>
        <w:t>2</w:t>
      </w:r>
      <w:r>
        <w:t xml:space="preserve">. </w:t>
      </w:r>
      <w:r w:rsidRPr="00AC70C6">
        <w:t>Microscopic images of the powdery mildew pathogen on leaf surfaces of cannabis plants</w:t>
      </w:r>
      <w:r>
        <w:t>, showing h</w:t>
      </w:r>
      <w:r w:rsidRPr="00AC70C6">
        <w:t xml:space="preserve">yphae and hyphal papillate appressorium </w:t>
      </w:r>
      <w:r>
        <w:t>(</w:t>
      </w:r>
      <w:r w:rsidRPr="00AC70C6">
        <w:t>marked with arrows</w:t>
      </w:r>
      <w:r>
        <w:t xml:space="preserve">, a), </w:t>
      </w:r>
      <w:r w:rsidRPr="00AC70C6">
        <w:t>conidiophore with foot cell</w:t>
      </w:r>
      <w:r>
        <w:t xml:space="preserve"> (</w:t>
      </w:r>
      <w:r w:rsidRPr="00AC70C6">
        <w:t>b)</w:t>
      </w:r>
      <w:r>
        <w:t>,</w:t>
      </w:r>
      <w:r w:rsidRPr="00AC70C6">
        <w:t xml:space="preserve"> conidia in chains</w:t>
      </w:r>
      <w:r>
        <w:t xml:space="preserve"> (</w:t>
      </w:r>
      <w:r w:rsidRPr="00AC70C6">
        <w:t>c)</w:t>
      </w:r>
      <w:r>
        <w:t xml:space="preserve">, </w:t>
      </w:r>
      <w:r w:rsidRPr="00AC70C6">
        <w:t xml:space="preserve">conidia with oil-like drops </w:t>
      </w:r>
      <w:r>
        <w:t>(</w:t>
      </w:r>
      <w:r w:rsidRPr="00AC70C6">
        <w:t>marke</w:t>
      </w:r>
      <w:r>
        <w:t>d</w:t>
      </w:r>
      <w:r w:rsidRPr="00AC70C6">
        <w:t xml:space="preserve"> with arrow</w:t>
      </w:r>
      <w:r>
        <w:t xml:space="preserve">s, </w:t>
      </w:r>
      <w:r w:rsidRPr="00AC70C6">
        <w:t>d</w:t>
      </w:r>
      <w:r>
        <w:t>), and c</w:t>
      </w:r>
      <w:r w:rsidRPr="00AC70C6">
        <w:t xml:space="preserve">onidial germination with germ tubes ending in swollen appressoria </w:t>
      </w:r>
      <w:r>
        <w:t>(</w:t>
      </w:r>
      <w:r w:rsidRPr="00AC70C6">
        <w:t>marke</w:t>
      </w:r>
      <w:r>
        <w:t>d</w:t>
      </w:r>
      <w:r w:rsidRPr="00AC70C6">
        <w:t xml:space="preserve"> with arrow</w:t>
      </w:r>
      <w:r>
        <w:t>s, e)</w:t>
      </w:r>
      <w:r w:rsidRPr="00AC70C6">
        <w:t xml:space="preserve">. Hyphae were septate, thin-walled, smooth and hyaline, with the presence of hyphal appressoria papillate-shaped. Conidiophores were long with foot cells and the basal conidium forming spores in chains that is a characteristic of the genus </w:t>
      </w:r>
      <w:proofErr w:type="spellStart"/>
      <w:r w:rsidRPr="00AC70C6">
        <w:rPr>
          <w:i/>
        </w:rPr>
        <w:t>Golovinomyces</w:t>
      </w:r>
      <w:proofErr w:type="spellEnd"/>
      <w:r w:rsidRPr="00AC70C6">
        <w:t xml:space="preserve"> </w:t>
      </w:r>
      <w:r w:rsidR="008542DF">
        <w:fldChar w:fldCharType="begin"/>
      </w:r>
      <w:r w:rsidR="005E1A57">
        <w:instrText xml:space="preserve"> ADDIN ZOTERO_ITEM CSL_CITATION {"citationID":"9TD5rJ1x","properties":{"formattedCitation":"(P\\uc0\\u233{}pin et al., 2018)","plainCitation":"(Pépin et al., 2018)","noteIndex":0},"citationItems":[{"id":895,"uris":["http://zotero.org/users/local/5WSuWkis/items/UNFZBTDD"],"itemData":{"id":895,"type":"article-journal","container-title":"Plant Disease","DOI":"10.1094/PDIS-04-18-0586-PDN","ISSN":"0191-2917, 1943-7692","issue":"12","journalAbbreviation":"Plant Disease","language":"en","page":"2644-2644","source":"DOI.org (Crossref)","title":"Occurrence of Powdery Mildew Caused by &lt;i&gt;Golovinomyces cichoracearum sensu lato&lt;/i&gt; on &lt;i&gt;Cannabis sativa&lt;/i&gt; in Canada","volume":"102","author":[{"family":"Pépin","given":"N."},{"family":"Punja","given":"Z. K."},{"family":"Joly","given":"D. L."}],"issued":{"date-parts":[["2018",12]]}}}],"schema":"https://github.com/citation-style-language/schema/raw/master/csl-citation.json"} </w:instrText>
      </w:r>
      <w:r w:rsidR="008542DF">
        <w:fldChar w:fldCharType="separate"/>
      </w:r>
      <w:r w:rsidR="005E1A57" w:rsidRPr="005E1A57">
        <w:rPr>
          <w:rFonts w:cs="Times New Roman"/>
        </w:rPr>
        <w:t>(Pépin et al., 2018)</w:t>
      </w:r>
      <w:r w:rsidR="008542DF">
        <w:fldChar w:fldCharType="end"/>
      </w:r>
      <w:r w:rsidR="005E1A57">
        <w:t>.</w:t>
      </w:r>
      <w:r w:rsidRPr="00AC70C6">
        <w:t xml:space="preserve"> Oil-like drops were present within conidia although no distinct </w:t>
      </w:r>
      <w:proofErr w:type="spellStart"/>
      <w:r w:rsidRPr="00AC70C6">
        <w:t>fribosin</w:t>
      </w:r>
      <w:proofErr w:type="spellEnd"/>
      <w:r w:rsidRPr="00AC70C6">
        <w:t xml:space="preserve"> bodies were observed. Conidial germination was apical to sub-apical, with germ tubes ending in swollen appressoria. </w:t>
      </w:r>
      <w:proofErr w:type="spellStart"/>
      <w:r w:rsidRPr="00AC70C6">
        <w:t>Chasmothecia</w:t>
      </w:r>
      <w:proofErr w:type="spellEnd"/>
      <w:r w:rsidRPr="00AC70C6">
        <w:t xml:space="preserve"> were not seen. These microscopic characteristics agree with that described for the genus </w:t>
      </w:r>
      <w:proofErr w:type="spellStart"/>
      <w:r w:rsidRPr="00AC70C6">
        <w:rPr>
          <w:i/>
        </w:rPr>
        <w:t>Golovinomyces</w:t>
      </w:r>
      <w:proofErr w:type="spellEnd"/>
      <w:r w:rsidRPr="00AC70C6">
        <w:t xml:space="preserve"> </w:t>
      </w:r>
      <w:r w:rsidR="005E1A57">
        <w:fldChar w:fldCharType="begin"/>
      </w:r>
      <w:r w:rsidR="005E1A57">
        <w:instrText xml:space="preserve"> ADDIN ZOTERO_ITEM CSL_CITATION {"citationID":"rrBULE9Q","properties":{"formattedCitation":"(Qiu et al., 2020; Rajmohan et al., 2022; Weldon et al., 2020)","plainCitation":"(Qiu et al., 2020; Rajmohan et al., 2022; Weldon et al., 2020)","noteIndex":0},"citationItems":[{"id":900,"uris":["http://zotero.org/users/local/5WSuWkis/items/4USUDMFC"],"itemData":{"id":900,"type":"article-journal","abstract":"Abstract\n            \n              Background\n              \n                Previous phylogenetic analyses of species within the genus\n                Golovinomyces\n                (Ascomycota\n                ,\n                Erysiphales), based on ITS and 28S rDNA sequence data, revealed a co-evolutionary relationship between powdery mildew species and hosts of certain tribes of the plant family Asteraceae.\n                Golovinomyces\n                growing on host plants belonging to the\n                Heliantheae\n                formed a single lineage, comprised of a morphologically differentiated complex of species, which included\n                G. ambrosiae\n                ,\n                G. circumfusus\n                , and\n                G. spadiceus\n                . However, the lineage also encompassed sequences retrieved from\n                Golovinomyces\n                specimens on other Asteraceae tribes as well as other plant families, suggesting the involvement of a plurivorous species. A multilocus phylogenetic examination of this complex, using ITS, 28S, IGS (intergenic spacer),\n                TUB2\n                (beta-tubulin), and\n                CHS1\n                (chitin synthase I) sequence data was carried out to clarify the discrepancies between ITS and 28S rDNA sequence data and morphological differences. Furthermore, the circumscription of species and their host ranges were emended.\n              \n            \n            \n              Results\n              \n                The phylogenetic and morphological analyses conducted in this study revealed three distinct species named, viz., (1)\n                G. ambrosiae\n                emend. (including\n                G. spadiceus\n                ), a plurivorous species that occurs on a multitude of hosts including,\n                Ambrosia\n                spp., multiple species of the\n                Heliantheae\n                and plant species of other tribes of Asteraceae including the Asian species of\n                Eupatorium\n                ; (2)\n                G. latisporus\n                comb. nov. (≡\n                Oidium latisporum\n                ), the closely related, but morphologically distinct species confined to hosts of the\n                Heliantheae\n                genera\n                Helianthus\n                ,\n                Zinnia\n                , and most likely\n                Rudbeckia\n                ; and (3)\n                G. circumfusus\n                confined to\n                Eupatorium cannabinum\n                in Europe.\n              \n            \n            \n              Conclusions\n              \n                The present results provide strong evidence that the combination of multi-locus phylogeny and morphological analysis is an effective way to identify species in the genus\n                Golovinomyces\n                .","container-title":"BMC Microbiology","DOI":"10.1186/s12866-020-01731-9","ISSN":"1471-2180","issue":"1","journalAbbreviation":"BMC Microbiol","language":"en","page":"51","source":"DOI.org (Crossref)","title":"Multi-locus phylogeny and taxonomy of an unresolved, heterogeneous species complex within the genus Golovinomyces (Ascomycota, Erysiphales), including G. ambrosiae, G. circumfusus and G. spadiceus","volume":"20","author":[{"family":"Qiu","given":"Peng-Lei"},{"family":"Liu","given":"Shu-Yan"},{"family":"Bradshaw","given":"Michael"},{"family":"Rooney-Latham","given":"Suzanne"},{"family":"Takamatsu","given":"Susumu"},{"family":"Bulgakov","given":"Timur S."},{"family":"Tang","given":"Shu-Rong"},{"family":"Feng","given":"Jing"},{"family":"Jin","given":"Dan-Ni"},{"family":"Aroge","given":"Temitope"},{"family":"Li","given":"Yu"},{"family":"Wang","given":"Li-Lan"},{"family":"Braun","given":"Uwe"}],"issued":{"date-parts":[["2020",12]]}}},{"id":902,"uris":["http://zotero.org/users/local/5WSuWkis/items/5IUKU836"],"itemData":{"id":902,"type":"article-journal","container-title":"Plant Disease","DOI":"10.1094/PDIS-12-21-2657-PDN","ISSN":"0191-2917, 1943-7692","issue":"9","journalAbbreviation":"Plant Disease","language":"en","page":"2534","source":"DOI.org (Crossref)","title":"First Report of Powdery Mildew Caused by &lt;i&gt;Golovinomyces ambrosiae&lt;/i&gt; on Industrial Hemp in New Jersey","volume":"106","author":[{"family":"Rajmohan","given":"Nimmi"},{"family":"Price","given":"Dana C."},{"family":"Buckley","given":"Richard J."},{"family":"Komar","given":"Stephen J."},{"family":"Bamka","given":"William J."},{"family":"Petit","given":"Eric A."},{"family":"Cabrera","given":"Raul I."},{"family":"Gianfagna","given":"Thomas J."},{"family":"Simon","given":"James E."},{"family":"Wyenandt","given":"Christian A."}],"issued":{"date-parts":[["2022",9,1]]}}},{"id":899,"uris":["http://zotero.org/users/local/5WSuWkis/items/ZGPTZWS2"],"itemData":{"id":899,"type":"article-journal","abstract":"In the recent decade, agricultural production of both hemp (Cannabis sativa) and hop (Humulus lupulus) has expanded throughout the Pacific Northwest, Midwest, and Eastern United States to support the growing industries for which these plants are key components. The significant and rapidly expanding overlap of production regions of these two Cannabaceae plant family members creates a potential dispersal route for organisms that are pathogenic to both hosts. Powdery mildew is a disease of high economic impact in both hemp and hop production systems, yet it was largely unknown whether the powdery mildew fungi commonly associated with hemp could also be pathogenic on hop, and vice versa. We isolated Golovinomyces spadiceus growing upon hemp in New York production greenhouses and Podosphaera macularis from feral hop (H. japonicus) plantings also in New York. Herein, we report the pathogenicity of P. macularis associated with hop to C. sativa cultivars ‘Anka’ and ‘Wild Horse’ and pathogenicity of G. spadiceus toward hop. The potential for P. macularis to establish, produce viable, infectious conidia, and undergo sexual recombination on hemp could complicate efforts to exclude the MAT1-2 mating type of P. macularis from western North America and could facilitate the spread of races pathogenic toward ‘Cascade’ hop, and hop cultivars with R6-based resistance to P. macularis, including ‘Nugget’. Further assessment of the pathogenicity of diverse P. macularis isolates, in both geographic origin and the range of hop species, is necessary to better understand the dispersal risk of P. macularis on hemp.","container-title":"Plant Health Progress","DOI":"10.1094/PHP-09-19-0067-RS","ISSN":"1535-1025","issue":"1","journalAbbreviation":"Plant Health Progress","language":"en","page":"47-53","source":"DOI.org (Crossref)","title":"Cross-Infectivity of Powdery Mildew Isolates Originating from Hemp ( &lt;i&gt;Cannabis sativa&lt;/i&gt; ) and Japanese Hop ( &lt;i&gt;Humulus japonicus&lt;/i&gt; ) in New York","volume":"21","author":[{"family":"Weldon","given":"William A."},{"family":"Ullrich","given":"Maire R."},{"family":"Smart","given":"Lawrence B."},{"family":"Smart","given":"Christine D."},{"family":"Gadoury","given":"David M."}],"issued":{"date-parts":[["2020",1,1]]}}}],"schema":"https://github.com/citation-style-language/schema/raw/master/csl-citation.json"} </w:instrText>
      </w:r>
      <w:r w:rsidR="005E1A57">
        <w:fldChar w:fldCharType="separate"/>
      </w:r>
      <w:r w:rsidR="005E1A57">
        <w:rPr>
          <w:noProof/>
        </w:rPr>
        <w:t>(Qiu et al., 2020; Rajmohan et al., 2022; Weldon et al., 2020)</w:t>
      </w:r>
      <w:r w:rsidR="005E1A57">
        <w:fldChar w:fldCharType="end"/>
      </w:r>
      <w:r>
        <w:t>.</w:t>
      </w:r>
    </w:p>
    <w:p w14:paraId="4FDAF49D" w14:textId="670D4BAA" w:rsidR="00A7417C" w:rsidRDefault="00A7417C" w:rsidP="00A7417C">
      <w:pPr>
        <w:spacing w:before="0" w:after="200" w:line="276" w:lineRule="auto"/>
      </w:pPr>
      <w:r>
        <w:br w:type="page"/>
      </w:r>
    </w:p>
    <w:p w14:paraId="5ED899D1" w14:textId="77777777" w:rsidR="00A7417C" w:rsidRDefault="00A7417C" w:rsidP="00A7417C">
      <w:pPr>
        <w:pStyle w:val="NoSpacing"/>
        <w:keepNext/>
      </w:pPr>
      <w:r>
        <w:rPr>
          <w:noProof/>
        </w:rPr>
        <w:lastRenderedPageBreak/>
        <w:drawing>
          <wp:inline distT="0" distB="0" distL="0" distR="0" wp14:anchorId="13B64D2F" wp14:editId="53BBC496">
            <wp:extent cx="6208395" cy="4998085"/>
            <wp:effectExtent l="0" t="0" r="190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208395" cy="4998085"/>
                    </a:xfrm>
                    <a:prstGeom prst="rect">
                      <a:avLst/>
                    </a:prstGeom>
                  </pic:spPr>
                </pic:pic>
              </a:graphicData>
            </a:graphic>
          </wp:inline>
        </w:drawing>
      </w:r>
    </w:p>
    <w:p w14:paraId="415426D3" w14:textId="31B1B43D" w:rsidR="00A7417C" w:rsidRDefault="00A7417C" w:rsidP="00A7417C">
      <w:pPr>
        <w:spacing w:before="0" w:after="200" w:line="276" w:lineRule="auto"/>
      </w:pPr>
      <w:r w:rsidRPr="00A7417C">
        <w:rPr>
          <w:b/>
        </w:rPr>
        <w:t>Figure S</w:t>
      </w:r>
      <w:r w:rsidR="00AC70C6">
        <w:rPr>
          <w:b/>
        </w:rPr>
        <w:t>1</w:t>
      </w:r>
      <w:r w:rsidR="001177DA">
        <w:rPr>
          <w:b/>
        </w:rPr>
        <w:t>3</w:t>
      </w:r>
      <w:r>
        <w:t xml:space="preserve">. </w:t>
      </w:r>
      <w:r w:rsidRPr="00FD6808">
        <w:t xml:space="preserve">Permutation test plots for the OPLS-DA model comparing the </w:t>
      </w:r>
      <w:r>
        <w:t>organic extracts of healthy (B1+B2)</w:t>
      </w:r>
      <w:r w:rsidRPr="00FD6808">
        <w:t xml:space="preserve"> and</w:t>
      </w:r>
      <w:r>
        <w:t xml:space="preserve"> infected (B3) crops</w:t>
      </w:r>
      <w:r w:rsidRPr="00FD6808">
        <w:t xml:space="preserve"> (R</w:t>
      </w:r>
      <w:r w:rsidRPr="00A7417C">
        <w:rPr>
          <w:vertAlign w:val="superscript"/>
        </w:rPr>
        <w:t>2</w:t>
      </w:r>
      <w:r w:rsidRPr="00FD6808">
        <w:t xml:space="preserve">Y = </w:t>
      </w:r>
      <w:r w:rsidR="00A10093">
        <w:t>0.98</w:t>
      </w:r>
      <w:r w:rsidRPr="00FD6808">
        <w:t xml:space="preserve"> and Q</w:t>
      </w:r>
      <w:r w:rsidRPr="00A7417C">
        <w:rPr>
          <w:vertAlign w:val="superscript"/>
        </w:rPr>
        <w:t>2</w:t>
      </w:r>
      <w:r w:rsidRPr="00FD6808">
        <w:t xml:space="preserve">Y = </w:t>
      </w:r>
      <w:r w:rsidR="00A10093">
        <w:t>0.91</w:t>
      </w:r>
      <w:r w:rsidRPr="00FD6808">
        <w:t>).</w:t>
      </w:r>
    </w:p>
    <w:p w14:paraId="59C11B3D" w14:textId="603EC68E" w:rsidR="00A7417C" w:rsidRDefault="00A7417C">
      <w:pPr>
        <w:spacing w:before="0" w:after="200" w:line="276" w:lineRule="auto"/>
      </w:pPr>
      <w:r>
        <w:br w:type="page"/>
      </w:r>
    </w:p>
    <w:p w14:paraId="61F29520" w14:textId="093D1D22" w:rsidR="00A7417C" w:rsidRDefault="00A7417C" w:rsidP="00A7417C">
      <w:pPr>
        <w:pStyle w:val="NoSpacing"/>
        <w:keepNext/>
      </w:pPr>
      <w:r>
        <w:rPr>
          <w:noProof/>
        </w:rPr>
        <w:lastRenderedPageBreak/>
        <w:drawing>
          <wp:inline distT="0" distB="0" distL="0" distR="0" wp14:anchorId="3C5D73CC" wp14:editId="68301F51">
            <wp:extent cx="6208395" cy="3787775"/>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208395" cy="3787775"/>
                    </a:xfrm>
                    <a:prstGeom prst="rect">
                      <a:avLst/>
                    </a:prstGeom>
                  </pic:spPr>
                </pic:pic>
              </a:graphicData>
            </a:graphic>
          </wp:inline>
        </w:drawing>
      </w:r>
    </w:p>
    <w:p w14:paraId="4AA78098" w14:textId="33A7BF88" w:rsidR="00A7417C" w:rsidRDefault="00A7417C" w:rsidP="00AC70C6">
      <w:pPr>
        <w:spacing w:before="240"/>
      </w:pPr>
      <w:r w:rsidRPr="00A7417C">
        <w:rPr>
          <w:b/>
        </w:rPr>
        <w:t>Figure S</w:t>
      </w:r>
      <w:r w:rsidR="00AC70C6">
        <w:rPr>
          <w:b/>
        </w:rPr>
        <w:t>1</w:t>
      </w:r>
      <w:r w:rsidR="001177DA">
        <w:rPr>
          <w:b/>
        </w:rPr>
        <w:t>4</w:t>
      </w:r>
      <w:r>
        <w:t xml:space="preserve">. </w:t>
      </w:r>
      <w:r w:rsidRPr="00FD6808">
        <w:t xml:space="preserve">ROC analysis curves derived from the OPLS-DA model comparing the </w:t>
      </w:r>
      <w:r>
        <w:t>organic extracts of healthy (B1+B2)</w:t>
      </w:r>
      <w:r w:rsidRPr="00FD6808">
        <w:t xml:space="preserve"> and</w:t>
      </w:r>
      <w:r>
        <w:t xml:space="preserve"> infected (B3) crops</w:t>
      </w:r>
      <w:r w:rsidRPr="00FD6808">
        <w:t xml:space="preserve"> (AUC = </w:t>
      </w:r>
      <w:r>
        <w:t>1</w:t>
      </w:r>
      <w:r w:rsidRPr="00FD6808">
        <w:t>.</w:t>
      </w:r>
      <w:r>
        <w:t>00</w:t>
      </w:r>
      <w:r w:rsidRPr="00FD6808">
        <w:t>).</w:t>
      </w:r>
      <w:r>
        <w:br w:type="page"/>
      </w:r>
    </w:p>
    <w:p w14:paraId="1386554B" w14:textId="77777777" w:rsidR="00A7417C" w:rsidRDefault="00A7417C" w:rsidP="00A7417C">
      <w:pPr>
        <w:pStyle w:val="NoSpacing"/>
        <w:keepNext/>
      </w:pPr>
      <w:r>
        <w:rPr>
          <w:noProof/>
        </w:rPr>
        <w:lastRenderedPageBreak/>
        <w:drawing>
          <wp:inline distT="0" distB="0" distL="0" distR="0" wp14:anchorId="6C023FE5" wp14:editId="2D5A26E8">
            <wp:extent cx="6208395" cy="4951730"/>
            <wp:effectExtent l="0" t="0" r="190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208395" cy="4951730"/>
                    </a:xfrm>
                    <a:prstGeom prst="rect">
                      <a:avLst/>
                    </a:prstGeom>
                  </pic:spPr>
                </pic:pic>
              </a:graphicData>
            </a:graphic>
          </wp:inline>
        </w:drawing>
      </w:r>
    </w:p>
    <w:p w14:paraId="54779EC0" w14:textId="4D01844A" w:rsidR="00A7417C" w:rsidRDefault="00A7417C" w:rsidP="00A7417C">
      <w:pPr>
        <w:spacing w:before="240"/>
      </w:pPr>
      <w:r w:rsidRPr="00A7417C">
        <w:rPr>
          <w:b/>
        </w:rPr>
        <w:t>Figure S1</w:t>
      </w:r>
      <w:r w:rsidR="001177DA">
        <w:rPr>
          <w:b/>
        </w:rPr>
        <w:t>5</w:t>
      </w:r>
      <w:r>
        <w:t xml:space="preserve">. </w:t>
      </w:r>
      <w:r w:rsidRPr="00FD6808">
        <w:t xml:space="preserve">Permutation test plots for the OPLS-DA model comparing the </w:t>
      </w:r>
      <w:r>
        <w:t>aqueous extracts of healthy (B1+B2)</w:t>
      </w:r>
      <w:r w:rsidRPr="00FD6808">
        <w:t xml:space="preserve"> and</w:t>
      </w:r>
      <w:r>
        <w:t xml:space="preserve"> infected (B3) crops</w:t>
      </w:r>
      <w:r w:rsidRPr="00FD6808">
        <w:t xml:space="preserve"> (R</w:t>
      </w:r>
      <w:r w:rsidRPr="00A7417C">
        <w:rPr>
          <w:vertAlign w:val="superscript"/>
        </w:rPr>
        <w:t>2</w:t>
      </w:r>
      <w:r w:rsidRPr="00FD6808">
        <w:t xml:space="preserve">Y = </w:t>
      </w:r>
      <w:r w:rsidR="003E1537">
        <w:t>0.99</w:t>
      </w:r>
      <w:r w:rsidRPr="00FD6808">
        <w:t xml:space="preserve"> and Q</w:t>
      </w:r>
      <w:r w:rsidRPr="00A7417C">
        <w:rPr>
          <w:vertAlign w:val="superscript"/>
        </w:rPr>
        <w:t>2</w:t>
      </w:r>
      <w:r w:rsidRPr="00FD6808">
        <w:t xml:space="preserve">Y = </w:t>
      </w:r>
      <w:r w:rsidR="003E1537">
        <w:t>0.98</w:t>
      </w:r>
      <w:r w:rsidRPr="00FD6808">
        <w:t>).</w:t>
      </w:r>
    </w:p>
    <w:p w14:paraId="1131ACBB" w14:textId="547E8C71" w:rsidR="00A7417C" w:rsidRDefault="00A7417C">
      <w:pPr>
        <w:spacing w:before="0" w:after="200" w:line="276" w:lineRule="auto"/>
      </w:pPr>
      <w:r>
        <w:br w:type="page"/>
      </w:r>
    </w:p>
    <w:p w14:paraId="722C0317" w14:textId="77777777" w:rsidR="00A7417C" w:rsidRDefault="00A7417C" w:rsidP="00A7417C">
      <w:pPr>
        <w:pStyle w:val="NoSpacing"/>
        <w:keepNext/>
      </w:pPr>
      <w:r>
        <w:rPr>
          <w:noProof/>
        </w:rPr>
        <w:lastRenderedPageBreak/>
        <w:drawing>
          <wp:inline distT="0" distB="0" distL="0" distR="0" wp14:anchorId="3F5D20CA" wp14:editId="72BFBB19">
            <wp:extent cx="6208395" cy="3981450"/>
            <wp:effectExtent l="0" t="0" r="1905"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208395" cy="3981450"/>
                    </a:xfrm>
                    <a:prstGeom prst="rect">
                      <a:avLst/>
                    </a:prstGeom>
                  </pic:spPr>
                </pic:pic>
              </a:graphicData>
            </a:graphic>
          </wp:inline>
        </w:drawing>
      </w:r>
    </w:p>
    <w:p w14:paraId="5C1A5447" w14:textId="13ABE186" w:rsidR="004474A3" w:rsidRDefault="00A7417C" w:rsidP="00A7417C">
      <w:pPr>
        <w:spacing w:before="240"/>
      </w:pPr>
      <w:r w:rsidRPr="00A7417C">
        <w:rPr>
          <w:b/>
        </w:rPr>
        <w:t>Figure S1</w:t>
      </w:r>
      <w:r w:rsidR="001177DA">
        <w:rPr>
          <w:b/>
        </w:rPr>
        <w:t>6</w:t>
      </w:r>
      <w:r>
        <w:t xml:space="preserve">. </w:t>
      </w:r>
      <w:r w:rsidRPr="00FD6808">
        <w:t xml:space="preserve">ROC analysis curves derived from the OPLS-DA model comparing the </w:t>
      </w:r>
      <w:r>
        <w:t>aqueous extracts of healthy (B1+B2)</w:t>
      </w:r>
      <w:r w:rsidRPr="00FD6808">
        <w:t xml:space="preserve"> and</w:t>
      </w:r>
      <w:r>
        <w:t xml:space="preserve"> infected (B3) crops</w:t>
      </w:r>
      <w:r w:rsidRPr="00FD6808">
        <w:t xml:space="preserve"> (AUC = </w:t>
      </w:r>
      <w:r>
        <w:t>1</w:t>
      </w:r>
      <w:r w:rsidRPr="00FD6808">
        <w:t>.</w:t>
      </w:r>
      <w:r>
        <w:t>00</w:t>
      </w:r>
      <w:r w:rsidRPr="00FD6808">
        <w:t>).</w:t>
      </w:r>
    </w:p>
    <w:p w14:paraId="29048C30" w14:textId="535E0AAA" w:rsidR="005E1A57" w:rsidRDefault="60112AF2" w:rsidP="005E1A57">
      <w:pPr>
        <w:spacing w:before="240"/>
        <w:rPr>
          <w:rFonts w:eastAsia="Calibri"/>
          <w:szCs w:val="24"/>
        </w:rPr>
      </w:pPr>
      <w:r w:rsidRPr="60112AF2">
        <w:rPr>
          <w:b/>
          <w:bCs/>
        </w:rPr>
        <w:t>References</w:t>
      </w:r>
    </w:p>
    <w:p w14:paraId="7E3FC9C5" w14:textId="77777777" w:rsidR="005E1A57" w:rsidRPr="005E1A57" w:rsidRDefault="005E1A57" w:rsidP="005E1A57">
      <w:pPr>
        <w:pStyle w:val="Bibliography"/>
        <w:rPr>
          <w:rFonts w:cs="Times New Roman"/>
        </w:rPr>
      </w:pPr>
      <w:r>
        <w:rPr>
          <w:rFonts w:eastAsia="Calibri"/>
          <w:szCs w:val="24"/>
        </w:rPr>
        <w:fldChar w:fldCharType="begin"/>
      </w:r>
      <w:r>
        <w:rPr>
          <w:rFonts w:eastAsia="Calibri"/>
          <w:szCs w:val="24"/>
        </w:rPr>
        <w:instrText xml:space="preserve"> ADDIN ZOTERO_BIBL {"uncited":[],"omitted":[],"custom":[]} CSL_BIBLIOGRAPHY </w:instrText>
      </w:r>
      <w:r>
        <w:rPr>
          <w:rFonts w:eastAsia="Calibri"/>
          <w:szCs w:val="24"/>
        </w:rPr>
        <w:fldChar w:fldCharType="separate"/>
      </w:r>
      <w:r w:rsidRPr="005E1A57">
        <w:rPr>
          <w:rFonts w:cs="Times New Roman"/>
        </w:rPr>
        <w:t xml:space="preserve">Brochu, A.-S., Labbé, C., Bélanger, R., Pérez-López, E., 2022. First Report of Powdery Mildew Caused by </w:t>
      </w:r>
      <w:r w:rsidRPr="005E1A57">
        <w:rPr>
          <w:rFonts w:cs="Times New Roman"/>
          <w:i/>
          <w:iCs/>
        </w:rPr>
        <w:t>Golovinomyces ambrosiae</w:t>
      </w:r>
      <w:r w:rsidRPr="005E1A57">
        <w:rPr>
          <w:rFonts w:cs="Times New Roman"/>
        </w:rPr>
        <w:t xml:space="preserve"> on </w:t>
      </w:r>
      <w:r w:rsidRPr="005E1A57">
        <w:rPr>
          <w:rFonts w:cs="Times New Roman"/>
          <w:i/>
          <w:iCs/>
        </w:rPr>
        <w:t>Cannabis sativa</w:t>
      </w:r>
      <w:r w:rsidRPr="005E1A57">
        <w:rPr>
          <w:rFonts w:cs="Times New Roman"/>
        </w:rPr>
        <w:t xml:space="preserve"> (Marijuana) in Quebec, Canada. Plant Dis. 106, 2747. https://doi.org/10.1094/PDIS-02-22-0350-PDN</w:t>
      </w:r>
    </w:p>
    <w:p w14:paraId="2FFFA347" w14:textId="77777777" w:rsidR="00207FBB" w:rsidRPr="00C74A4C" w:rsidRDefault="00207FBB" w:rsidP="00207FBB">
      <w:pPr>
        <w:pStyle w:val="Bibliography"/>
        <w:rPr>
          <w:rFonts w:cs="Times New Roman"/>
          <w:lang w:val="es-UY"/>
        </w:rPr>
      </w:pPr>
      <w:proofErr w:type="spellStart"/>
      <w:r w:rsidRPr="00F57CA2">
        <w:rPr>
          <w:rFonts w:cs="Times New Roman"/>
        </w:rPr>
        <w:t>Cloarec</w:t>
      </w:r>
      <w:proofErr w:type="spellEnd"/>
      <w:r w:rsidRPr="00F57CA2">
        <w:rPr>
          <w:rFonts w:cs="Times New Roman"/>
        </w:rPr>
        <w:t xml:space="preserve">, O., Dumas, M.-E., Craig, A., Barton, R.H., </w:t>
      </w:r>
      <w:proofErr w:type="spellStart"/>
      <w:r w:rsidRPr="00F57CA2">
        <w:rPr>
          <w:rFonts w:cs="Times New Roman"/>
        </w:rPr>
        <w:t>Trygg</w:t>
      </w:r>
      <w:proofErr w:type="spellEnd"/>
      <w:r w:rsidRPr="00F57CA2">
        <w:rPr>
          <w:rFonts w:cs="Times New Roman"/>
        </w:rPr>
        <w:t xml:space="preserve">, J., Hudson, J., Blancher, C., </w:t>
      </w:r>
      <w:proofErr w:type="spellStart"/>
      <w:r w:rsidRPr="00F57CA2">
        <w:rPr>
          <w:rFonts w:cs="Times New Roman"/>
        </w:rPr>
        <w:t>Gauguier</w:t>
      </w:r>
      <w:proofErr w:type="spellEnd"/>
      <w:r w:rsidRPr="00F57CA2">
        <w:rPr>
          <w:rFonts w:cs="Times New Roman"/>
        </w:rPr>
        <w:t xml:space="preserve">, D., Lindon, J.C., Holmes, E., Nicholson, J., 2005. Statistical Total Correlation Spectroscopy:  An Exploratory Approach for Latent Biomarker Identification from Metabolic </w:t>
      </w:r>
      <w:r w:rsidRPr="00C74A4C">
        <w:rPr>
          <w:rFonts w:cs="Times New Roman"/>
          <w:vertAlign w:val="superscript"/>
        </w:rPr>
        <w:t>1</w:t>
      </w:r>
      <w:r w:rsidRPr="00F57CA2">
        <w:rPr>
          <w:rFonts w:cs="Times New Roman"/>
        </w:rPr>
        <w:t xml:space="preserve">H NMR Data Sets. </w:t>
      </w:r>
      <w:r w:rsidRPr="00C74A4C">
        <w:rPr>
          <w:rFonts w:cs="Times New Roman"/>
          <w:lang w:val="es-UY"/>
        </w:rPr>
        <w:t>Anal. Chem. 77, 1282–1289. https://doi.org/10.1021/ac048630x</w:t>
      </w:r>
    </w:p>
    <w:p w14:paraId="702C7BB5" w14:textId="6EB4B59A" w:rsidR="005E1A57" w:rsidRPr="005E1A57" w:rsidRDefault="005E1A57" w:rsidP="005E1A57">
      <w:pPr>
        <w:pStyle w:val="Bibliography"/>
        <w:rPr>
          <w:rFonts w:cs="Times New Roman"/>
        </w:rPr>
      </w:pPr>
      <w:r w:rsidRPr="005E1A57">
        <w:rPr>
          <w:rFonts w:cs="Times New Roman"/>
        </w:rPr>
        <w:t xml:space="preserve">Pépin, N., Punja, Z.K., Joly, D.L., 2018. Occurrence of Powdery Mildew Caused by </w:t>
      </w:r>
      <w:r w:rsidRPr="005E1A57">
        <w:rPr>
          <w:rFonts w:cs="Times New Roman"/>
          <w:i/>
          <w:iCs/>
        </w:rPr>
        <w:t>Golovinomyces cichoracearum sensu lato</w:t>
      </w:r>
      <w:r w:rsidRPr="005E1A57">
        <w:rPr>
          <w:rFonts w:cs="Times New Roman"/>
        </w:rPr>
        <w:t xml:space="preserve"> on </w:t>
      </w:r>
      <w:r w:rsidRPr="005E1A57">
        <w:rPr>
          <w:rFonts w:cs="Times New Roman"/>
          <w:i/>
          <w:iCs/>
        </w:rPr>
        <w:t>Cannabis sativa</w:t>
      </w:r>
      <w:r w:rsidRPr="005E1A57">
        <w:rPr>
          <w:rFonts w:cs="Times New Roman"/>
        </w:rPr>
        <w:t xml:space="preserve"> in Canada. Plant Dis. 102, 2644–2644. https://doi.org/10.1094/PDIS-04-18-0586-PDN</w:t>
      </w:r>
    </w:p>
    <w:p w14:paraId="7592B361" w14:textId="77777777" w:rsidR="005E1A57" w:rsidRPr="005E1A57" w:rsidRDefault="005E1A57" w:rsidP="005E1A57">
      <w:pPr>
        <w:pStyle w:val="Bibliography"/>
        <w:rPr>
          <w:rFonts w:cs="Times New Roman"/>
        </w:rPr>
      </w:pPr>
      <w:r w:rsidRPr="005E1A57">
        <w:rPr>
          <w:rFonts w:cs="Times New Roman"/>
        </w:rPr>
        <w:t>Punja, Z.K., Collyer, D., Scott, C., Lung, S., Holmes, J., Sutton, D., 2019. Pathogens and Molds Affecting Production and Quality of Cannabis sativa L. Front. Plant Sci. 10.</w:t>
      </w:r>
    </w:p>
    <w:p w14:paraId="17F88E58" w14:textId="77777777" w:rsidR="005E1A57" w:rsidRPr="005E1A57" w:rsidRDefault="005E1A57" w:rsidP="005E1A57">
      <w:pPr>
        <w:pStyle w:val="Bibliography"/>
        <w:rPr>
          <w:rFonts w:cs="Times New Roman"/>
        </w:rPr>
      </w:pPr>
      <w:r w:rsidRPr="005E1A57">
        <w:rPr>
          <w:rFonts w:cs="Times New Roman"/>
        </w:rPr>
        <w:t>Qiu, P.-L., Liu, S.-Y., Bradshaw, M., Rooney-Latham, S., Takamatsu, S., Bulgakov, T.S., Tang, S.-R., Feng, J., Jin, D.-N., Aroge, T., Li, Y., Wang, L.-L., Braun, U., 2020. Multi-locus phylogeny and taxonomy of an unresolved, heterogeneous species complex within the genus Golovinomyces (Ascomycota, Erysiphales), including G. ambrosiae, G. circumfusus and G. spadiceus. BMC Microbiol. 20, 51. https://doi.org/10.1186/s12866-020-01731-9</w:t>
      </w:r>
    </w:p>
    <w:p w14:paraId="3579946B" w14:textId="77777777" w:rsidR="005E1A57" w:rsidRPr="005E1A57" w:rsidRDefault="005E1A57" w:rsidP="005E1A57">
      <w:pPr>
        <w:pStyle w:val="Bibliography"/>
        <w:rPr>
          <w:rFonts w:cs="Times New Roman"/>
        </w:rPr>
      </w:pPr>
      <w:r w:rsidRPr="005E1A57">
        <w:rPr>
          <w:rFonts w:cs="Times New Roman"/>
        </w:rPr>
        <w:lastRenderedPageBreak/>
        <w:t xml:space="preserve">Rajmohan, N., Price, D.C., Buckley, R.J., Komar, S.J., Bamka, W.J., Petit, E.A., Cabrera, R.I., Gianfagna, T.J., Simon, J.E., Wyenandt, C.A., 2022. First Report of Powdery Mildew Caused by </w:t>
      </w:r>
      <w:r w:rsidRPr="005E1A57">
        <w:rPr>
          <w:rFonts w:cs="Times New Roman"/>
          <w:i/>
          <w:iCs/>
        </w:rPr>
        <w:t>Golovinomyces ambrosiae</w:t>
      </w:r>
      <w:r w:rsidRPr="005E1A57">
        <w:rPr>
          <w:rFonts w:cs="Times New Roman"/>
        </w:rPr>
        <w:t xml:space="preserve"> on Industrial Hemp in New Jersey. Plant Dis. 106, 2534. https://doi.org/10.1094/PDIS-12-21-2657-PDN</w:t>
      </w:r>
    </w:p>
    <w:p w14:paraId="143FAD88" w14:textId="77777777" w:rsidR="005E1A57" w:rsidRPr="005E1A57" w:rsidRDefault="005E1A57" w:rsidP="005E1A57">
      <w:pPr>
        <w:pStyle w:val="Bibliography"/>
        <w:rPr>
          <w:rFonts w:cs="Times New Roman"/>
        </w:rPr>
      </w:pPr>
      <w:r w:rsidRPr="005E1A57">
        <w:rPr>
          <w:rFonts w:cs="Times New Roman"/>
        </w:rPr>
        <w:t xml:space="preserve">Szarka, D., Tymon, L., Amsden, B., Dixon, E., Judy, J., Gauthier, N., 2019. First Report of Powdery Mildew Caused by </w:t>
      </w:r>
      <w:r w:rsidRPr="005E1A57">
        <w:rPr>
          <w:rFonts w:cs="Times New Roman"/>
          <w:i/>
          <w:iCs/>
        </w:rPr>
        <w:t>Golovinomyces spadiceus</w:t>
      </w:r>
      <w:r w:rsidRPr="005E1A57">
        <w:rPr>
          <w:rFonts w:cs="Times New Roman"/>
        </w:rPr>
        <w:t xml:space="preserve"> on Industrial Hemp ( </w:t>
      </w:r>
      <w:r w:rsidRPr="005E1A57">
        <w:rPr>
          <w:rFonts w:cs="Times New Roman"/>
          <w:i/>
          <w:iCs/>
        </w:rPr>
        <w:t>Cannabis sativa</w:t>
      </w:r>
      <w:r w:rsidRPr="005E1A57">
        <w:rPr>
          <w:rFonts w:cs="Times New Roman"/>
        </w:rPr>
        <w:t xml:space="preserve"> ) in Kentucky. Plant Dis. 103, 1773–1773. https://doi.org/10.1094/PDIS-01-19-0049-PDN</w:t>
      </w:r>
    </w:p>
    <w:p w14:paraId="69F0FA05" w14:textId="77777777" w:rsidR="005E1A57" w:rsidRPr="005E1A57" w:rsidRDefault="005E1A57" w:rsidP="005E1A57">
      <w:pPr>
        <w:pStyle w:val="Bibliography"/>
        <w:rPr>
          <w:rFonts w:cs="Times New Roman"/>
        </w:rPr>
      </w:pPr>
      <w:r w:rsidRPr="005E1A57">
        <w:rPr>
          <w:rFonts w:cs="Times New Roman"/>
        </w:rPr>
        <w:t xml:space="preserve">Weldon, W.A., Ullrich, M.R., Smart, L.B., Smart, C.D., Gadoury, D.M., 2020. Cross-Infectivity of Powdery Mildew Isolates Originating from Hemp ( </w:t>
      </w:r>
      <w:r w:rsidRPr="005E1A57">
        <w:rPr>
          <w:rFonts w:cs="Times New Roman"/>
          <w:i/>
          <w:iCs/>
        </w:rPr>
        <w:t>Cannabis sativa</w:t>
      </w:r>
      <w:r w:rsidRPr="005E1A57">
        <w:rPr>
          <w:rFonts w:cs="Times New Roman"/>
        </w:rPr>
        <w:t xml:space="preserve"> ) and Japanese Hop ( </w:t>
      </w:r>
      <w:r w:rsidRPr="005E1A57">
        <w:rPr>
          <w:rFonts w:cs="Times New Roman"/>
          <w:i/>
          <w:iCs/>
        </w:rPr>
        <w:t>Humulus japonicus</w:t>
      </w:r>
      <w:r w:rsidRPr="005E1A57">
        <w:rPr>
          <w:rFonts w:cs="Times New Roman"/>
        </w:rPr>
        <w:t xml:space="preserve"> ) in New York. Plant Health Prog. 21, 47–53. https://doi.org/10.1094/PHP-09-19-0067-RS</w:t>
      </w:r>
    </w:p>
    <w:p w14:paraId="60050E2B" w14:textId="572D7C56" w:rsidR="004474A3" w:rsidRDefault="005E1A57" w:rsidP="60112AF2">
      <w:pPr>
        <w:spacing w:before="240"/>
        <w:rPr>
          <w:rFonts w:eastAsia="Calibri"/>
          <w:szCs w:val="24"/>
        </w:rPr>
      </w:pPr>
      <w:r>
        <w:rPr>
          <w:rFonts w:eastAsia="Calibri"/>
          <w:szCs w:val="24"/>
        </w:rPr>
        <w:fldChar w:fldCharType="end"/>
      </w:r>
    </w:p>
    <w:sectPr w:rsidR="004474A3" w:rsidSect="0093429D">
      <w:headerReference w:type="even" r:id="rId24"/>
      <w:footerReference w:type="even" r:id="rId25"/>
      <w:footerReference w:type="default" r:id="rId26"/>
      <w:headerReference w:type="first" r:id="rId27"/>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40EAFA" w14:textId="77777777" w:rsidR="00A017DD" w:rsidRDefault="00A017DD" w:rsidP="00117666">
      <w:pPr>
        <w:spacing w:after="0"/>
      </w:pPr>
      <w:r>
        <w:separator/>
      </w:r>
    </w:p>
  </w:endnote>
  <w:endnote w:type="continuationSeparator" w:id="0">
    <w:p w14:paraId="68DC5389" w14:textId="77777777" w:rsidR="00A017DD" w:rsidRDefault="00A017DD"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&#13;&#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&#13;&#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C4C287" w14:textId="77777777" w:rsidR="00A017DD" w:rsidRDefault="00A017DD" w:rsidP="00117666">
      <w:pPr>
        <w:spacing w:after="0"/>
      </w:pPr>
      <w:r>
        <w:separator/>
      </w:r>
    </w:p>
  </w:footnote>
  <w:footnote w:type="continuationSeparator" w:id="0">
    <w:p w14:paraId="01D69FD8" w14:textId="77777777" w:rsidR="00A017DD" w:rsidRDefault="00A017DD"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16cid:durableId="703746917">
    <w:abstractNumId w:val="0"/>
  </w:num>
  <w:num w:numId="2" w16cid:durableId="468285031">
    <w:abstractNumId w:val="4"/>
  </w:num>
  <w:num w:numId="3" w16cid:durableId="1789005450">
    <w:abstractNumId w:val="1"/>
  </w:num>
  <w:num w:numId="4" w16cid:durableId="332880200">
    <w:abstractNumId w:val="5"/>
  </w:num>
  <w:num w:numId="5" w16cid:durableId="5163902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29678693">
    <w:abstractNumId w:val="3"/>
  </w:num>
  <w:num w:numId="7" w16cid:durableId="231165295">
    <w:abstractNumId w:val="6"/>
  </w:num>
  <w:num w:numId="8" w16cid:durableId="1427387787">
    <w:abstractNumId w:val="6"/>
  </w:num>
  <w:num w:numId="9" w16cid:durableId="46806497">
    <w:abstractNumId w:val="6"/>
  </w:num>
  <w:num w:numId="10" w16cid:durableId="112865643">
    <w:abstractNumId w:val="6"/>
  </w:num>
  <w:num w:numId="11" w16cid:durableId="527067634">
    <w:abstractNumId w:val="6"/>
  </w:num>
  <w:num w:numId="12" w16cid:durableId="131364964">
    <w:abstractNumId w:val="6"/>
  </w:num>
  <w:num w:numId="13" w16cid:durableId="295187775">
    <w:abstractNumId w:val="3"/>
  </w:num>
  <w:num w:numId="14" w16cid:durableId="1952584268">
    <w:abstractNumId w:val="2"/>
  </w:num>
  <w:num w:numId="15" w16cid:durableId="65033009">
    <w:abstractNumId w:val="2"/>
  </w:num>
  <w:num w:numId="16" w16cid:durableId="1331829207">
    <w:abstractNumId w:val="2"/>
  </w:num>
  <w:num w:numId="17" w16cid:durableId="738216367">
    <w:abstractNumId w:val="2"/>
  </w:num>
  <w:num w:numId="18" w16cid:durableId="804196769">
    <w:abstractNumId w:val="2"/>
  </w:num>
  <w:num w:numId="19" w16cid:durableId="8314835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03242"/>
    <w:rsid w:val="00005E4E"/>
    <w:rsid w:val="0001436A"/>
    <w:rsid w:val="00021365"/>
    <w:rsid w:val="00025572"/>
    <w:rsid w:val="0002618F"/>
    <w:rsid w:val="00034304"/>
    <w:rsid w:val="00035434"/>
    <w:rsid w:val="00042604"/>
    <w:rsid w:val="00052A14"/>
    <w:rsid w:val="00077892"/>
    <w:rsid w:val="00077D53"/>
    <w:rsid w:val="00085644"/>
    <w:rsid w:val="000A37B7"/>
    <w:rsid w:val="000B0F61"/>
    <w:rsid w:val="000D4B94"/>
    <w:rsid w:val="000E3C8A"/>
    <w:rsid w:val="000F20BB"/>
    <w:rsid w:val="00105FD9"/>
    <w:rsid w:val="00117666"/>
    <w:rsid w:val="001177DA"/>
    <w:rsid w:val="001325C8"/>
    <w:rsid w:val="0013266A"/>
    <w:rsid w:val="001549D3"/>
    <w:rsid w:val="00160065"/>
    <w:rsid w:val="00177D84"/>
    <w:rsid w:val="001A1C67"/>
    <w:rsid w:val="001A2628"/>
    <w:rsid w:val="001F5001"/>
    <w:rsid w:val="00207FBB"/>
    <w:rsid w:val="00252E43"/>
    <w:rsid w:val="00253E22"/>
    <w:rsid w:val="00267D18"/>
    <w:rsid w:val="00274347"/>
    <w:rsid w:val="002868E2"/>
    <w:rsid w:val="002869C3"/>
    <w:rsid w:val="002936E4"/>
    <w:rsid w:val="002B4A57"/>
    <w:rsid w:val="002C6CD8"/>
    <w:rsid w:val="002C74CA"/>
    <w:rsid w:val="00300534"/>
    <w:rsid w:val="003123F4"/>
    <w:rsid w:val="00342630"/>
    <w:rsid w:val="00345435"/>
    <w:rsid w:val="003544FB"/>
    <w:rsid w:val="0035796D"/>
    <w:rsid w:val="003D2F2D"/>
    <w:rsid w:val="003E1537"/>
    <w:rsid w:val="003E4E6C"/>
    <w:rsid w:val="003E5275"/>
    <w:rsid w:val="00401590"/>
    <w:rsid w:val="004129C6"/>
    <w:rsid w:val="004474A3"/>
    <w:rsid w:val="00447801"/>
    <w:rsid w:val="00452E9C"/>
    <w:rsid w:val="004735C8"/>
    <w:rsid w:val="004947A6"/>
    <w:rsid w:val="004948FA"/>
    <w:rsid w:val="004961FF"/>
    <w:rsid w:val="004C2B2C"/>
    <w:rsid w:val="00515C69"/>
    <w:rsid w:val="00517A89"/>
    <w:rsid w:val="005250F2"/>
    <w:rsid w:val="00556846"/>
    <w:rsid w:val="00563080"/>
    <w:rsid w:val="00577DC4"/>
    <w:rsid w:val="00585942"/>
    <w:rsid w:val="00593EEA"/>
    <w:rsid w:val="00597C27"/>
    <w:rsid w:val="005A5EEE"/>
    <w:rsid w:val="005E1A57"/>
    <w:rsid w:val="006375C7"/>
    <w:rsid w:val="0064753A"/>
    <w:rsid w:val="00653390"/>
    <w:rsid w:val="00654E8F"/>
    <w:rsid w:val="00660D05"/>
    <w:rsid w:val="00666437"/>
    <w:rsid w:val="00673E73"/>
    <w:rsid w:val="006820B1"/>
    <w:rsid w:val="00685636"/>
    <w:rsid w:val="00690F71"/>
    <w:rsid w:val="006B7D14"/>
    <w:rsid w:val="006C5824"/>
    <w:rsid w:val="00701727"/>
    <w:rsid w:val="0070566C"/>
    <w:rsid w:val="00714C50"/>
    <w:rsid w:val="00725A7D"/>
    <w:rsid w:val="007501BE"/>
    <w:rsid w:val="007561B8"/>
    <w:rsid w:val="00790BB3"/>
    <w:rsid w:val="007C206C"/>
    <w:rsid w:val="00802BEE"/>
    <w:rsid w:val="00817DD6"/>
    <w:rsid w:val="00827081"/>
    <w:rsid w:val="0083759F"/>
    <w:rsid w:val="008542DF"/>
    <w:rsid w:val="00880271"/>
    <w:rsid w:val="00885156"/>
    <w:rsid w:val="00887755"/>
    <w:rsid w:val="009151AA"/>
    <w:rsid w:val="0093429D"/>
    <w:rsid w:val="00943573"/>
    <w:rsid w:val="00964134"/>
    <w:rsid w:val="00970F7D"/>
    <w:rsid w:val="00994A3D"/>
    <w:rsid w:val="009C2B12"/>
    <w:rsid w:val="00A017DD"/>
    <w:rsid w:val="00A10093"/>
    <w:rsid w:val="00A174D9"/>
    <w:rsid w:val="00A7417C"/>
    <w:rsid w:val="00AA4D24"/>
    <w:rsid w:val="00AB6715"/>
    <w:rsid w:val="00AC702B"/>
    <w:rsid w:val="00AC70C6"/>
    <w:rsid w:val="00AD09AB"/>
    <w:rsid w:val="00AF38EB"/>
    <w:rsid w:val="00B1671E"/>
    <w:rsid w:val="00B1718D"/>
    <w:rsid w:val="00B25EB8"/>
    <w:rsid w:val="00B37F4D"/>
    <w:rsid w:val="00BB46B5"/>
    <w:rsid w:val="00BD4B8A"/>
    <w:rsid w:val="00C420AA"/>
    <w:rsid w:val="00C52A7B"/>
    <w:rsid w:val="00C56BAF"/>
    <w:rsid w:val="00C679AA"/>
    <w:rsid w:val="00C73215"/>
    <w:rsid w:val="00C74D00"/>
    <w:rsid w:val="00C75972"/>
    <w:rsid w:val="00CB1194"/>
    <w:rsid w:val="00CD066B"/>
    <w:rsid w:val="00CD181A"/>
    <w:rsid w:val="00CD6375"/>
    <w:rsid w:val="00CE4FEE"/>
    <w:rsid w:val="00D0073F"/>
    <w:rsid w:val="00D060CF"/>
    <w:rsid w:val="00D075A0"/>
    <w:rsid w:val="00D105D9"/>
    <w:rsid w:val="00D35460"/>
    <w:rsid w:val="00D55BFC"/>
    <w:rsid w:val="00DB59C3"/>
    <w:rsid w:val="00DC259A"/>
    <w:rsid w:val="00DE23E8"/>
    <w:rsid w:val="00DF0BB6"/>
    <w:rsid w:val="00E413F5"/>
    <w:rsid w:val="00E4489C"/>
    <w:rsid w:val="00E52377"/>
    <w:rsid w:val="00E537AD"/>
    <w:rsid w:val="00E64E17"/>
    <w:rsid w:val="00E76D2F"/>
    <w:rsid w:val="00E866C9"/>
    <w:rsid w:val="00EA3D3C"/>
    <w:rsid w:val="00EC090A"/>
    <w:rsid w:val="00ED20B5"/>
    <w:rsid w:val="00EF4B98"/>
    <w:rsid w:val="00F12F9D"/>
    <w:rsid w:val="00F33A68"/>
    <w:rsid w:val="00F46900"/>
    <w:rsid w:val="00F61D89"/>
    <w:rsid w:val="00F6407B"/>
    <w:rsid w:val="00F74306"/>
    <w:rsid w:val="00FF6E8D"/>
    <w:rsid w:val="60112A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styleId="Bibliography">
    <w:name w:val="Bibliography"/>
    <w:basedOn w:val="Normal"/>
    <w:next w:val="Normal"/>
    <w:uiPriority w:val="37"/>
    <w:unhideWhenUsed/>
    <w:rsid w:val="008542DF"/>
    <w:pPr>
      <w:spacing w:after="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jpe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jpeg"/><Relationship Id="rId28"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12.tif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tiff"/><Relationship Id="rId22" Type="http://schemas.openxmlformats.org/officeDocument/2006/relationships/image" Target="media/image15.jpeg"/><Relationship Id="rId27"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7.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095F8CC-9D3A-B846-AEA6-FBA7348574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Supplementary_Material.dotx</Template>
  <TotalTime>202</TotalTime>
  <Pages>18</Pages>
  <Words>3215</Words>
  <Characters>18331</Characters>
  <Application>Microsoft Office Word</Application>
  <DocSecurity>0</DocSecurity>
  <Lines>152</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Guillermo Moyna</cp:lastModifiedBy>
  <cp:revision>30</cp:revision>
  <cp:lastPrinted>2013-10-03T12:51:00Z</cp:lastPrinted>
  <dcterms:created xsi:type="dcterms:W3CDTF">2022-11-15T14:53:00Z</dcterms:created>
  <dcterms:modified xsi:type="dcterms:W3CDTF">2023-02-02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7"&gt;&lt;session id="FZyrzDO7"/&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